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0A877D" w14:textId="20872B03" w:rsidR="00074C3A" w:rsidRPr="0078181A" w:rsidRDefault="006E6C6B" w:rsidP="00C646AE">
      <w:pPr>
        <w:jc w:val="both"/>
        <w:rPr>
          <w:rFonts w:ascii="Times" w:hAnsi="Times"/>
          <w:b/>
        </w:rPr>
      </w:pPr>
      <w:r w:rsidRPr="0078181A">
        <w:rPr>
          <w:rFonts w:ascii="Times" w:hAnsi="Times"/>
          <w:b/>
        </w:rPr>
        <w:t xml:space="preserve">Visualization of the </w:t>
      </w:r>
      <w:r w:rsidR="00074C3A" w:rsidRPr="0078181A">
        <w:rPr>
          <w:rFonts w:ascii="Times" w:hAnsi="Times"/>
          <w:b/>
        </w:rPr>
        <w:t>charcoal agar resazurin assay (CARA) for</w:t>
      </w:r>
      <w:r w:rsidR="00D1089D" w:rsidRPr="0078181A">
        <w:rPr>
          <w:rFonts w:ascii="Times" w:hAnsi="Times"/>
          <w:b/>
        </w:rPr>
        <w:t xml:space="preserve"> </w:t>
      </w:r>
      <w:r w:rsidR="00074C3A" w:rsidRPr="0078181A">
        <w:rPr>
          <w:rFonts w:ascii="Times" w:hAnsi="Times"/>
          <w:b/>
        </w:rPr>
        <w:t>semi-quantitative</w:t>
      </w:r>
      <w:r w:rsidR="00D1089D" w:rsidRPr="0078181A">
        <w:rPr>
          <w:rFonts w:ascii="Times" w:hAnsi="Times"/>
          <w:b/>
        </w:rPr>
        <w:t>,</w:t>
      </w:r>
      <w:r w:rsidR="00074C3A" w:rsidRPr="0078181A">
        <w:rPr>
          <w:rFonts w:ascii="Times" w:hAnsi="Times"/>
          <w:b/>
        </w:rPr>
        <w:t xml:space="preserve"> </w:t>
      </w:r>
      <w:r w:rsidR="008E2F6A" w:rsidRPr="0078181A">
        <w:rPr>
          <w:rFonts w:ascii="Times" w:hAnsi="Times"/>
          <w:b/>
        </w:rPr>
        <w:t xml:space="preserve">medium-throughput </w:t>
      </w:r>
      <w:r w:rsidR="00074C3A" w:rsidRPr="0078181A">
        <w:rPr>
          <w:rFonts w:ascii="Times" w:hAnsi="Times"/>
          <w:b/>
        </w:rPr>
        <w:t>enumeration of mycobacteria</w:t>
      </w:r>
    </w:p>
    <w:p w14:paraId="5A429361" w14:textId="77777777" w:rsidR="00074C3A" w:rsidRPr="0078181A" w:rsidRDefault="00074C3A" w:rsidP="00C646AE">
      <w:pPr>
        <w:jc w:val="both"/>
        <w:rPr>
          <w:rFonts w:ascii="Times" w:hAnsi="Times"/>
        </w:rPr>
      </w:pPr>
    </w:p>
    <w:p w14:paraId="471CDDDC" w14:textId="1A228895" w:rsidR="00074C3A" w:rsidRPr="0078181A" w:rsidRDefault="00074C3A" w:rsidP="00C646AE">
      <w:pPr>
        <w:jc w:val="both"/>
        <w:rPr>
          <w:rFonts w:ascii="Times" w:hAnsi="Times"/>
        </w:rPr>
      </w:pPr>
      <w:r w:rsidRPr="0078181A">
        <w:rPr>
          <w:rFonts w:ascii="Times" w:hAnsi="Times"/>
        </w:rPr>
        <w:t>Ben Gold</w:t>
      </w:r>
      <w:r w:rsidRPr="0078181A">
        <w:rPr>
          <w:rFonts w:ascii="Times" w:hAnsi="Times"/>
          <w:vertAlign w:val="superscript"/>
        </w:rPr>
        <w:t>1</w:t>
      </w:r>
      <w:r w:rsidRPr="0078181A">
        <w:rPr>
          <w:rFonts w:ascii="Times" w:hAnsi="Times"/>
        </w:rPr>
        <w:t>, Julia Roberts</w:t>
      </w:r>
      <w:r w:rsidRPr="0078181A">
        <w:rPr>
          <w:rFonts w:ascii="Times" w:hAnsi="Times"/>
          <w:vertAlign w:val="superscript"/>
        </w:rPr>
        <w:t>1</w:t>
      </w:r>
      <w:r w:rsidRPr="0078181A">
        <w:rPr>
          <w:rFonts w:ascii="Times" w:hAnsi="Times" w:cs="Times"/>
          <w:vertAlign w:val="superscript"/>
        </w:rPr>
        <w:t>†</w:t>
      </w:r>
      <w:r w:rsidRPr="0078181A">
        <w:rPr>
          <w:rFonts w:ascii="Times" w:hAnsi="Times"/>
          <w:vertAlign w:val="subscript"/>
        </w:rPr>
        <w:t>,</w:t>
      </w:r>
      <w:r w:rsidRPr="0078181A">
        <w:rPr>
          <w:rFonts w:ascii="Times" w:hAnsi="Times"/>
        </w:rPr>
        <w:t xml:space="preserve"> Yan Ling</w:t>
      </w:r>
      <w:r w:rsidRPr="0078181A">
        <w:rPr>
          <w:rFonts w:ascii="Times" w:hAnsi="Times"/>
          <w:vertAlign w:val="superscript"/>
        </w:rPr>
        <w:t>1</w:t>
      </w:r>
      <w:r w:rsidRPr="0078181A">
        <w:rPr>
          <w:rFonts w:ascii="Times" w:hAnsi="Times" w:cs="Times"/>
          <w:vertAlign w:val="superscript"/>
        </w:rPr>
        <w:t>†</w:t>
      </w:r>
      <w:r w:rsidRPr="0078181A">
        <w:rPr>
          <w:rFonts w:ascii="Times" w:hAnsi="Times"/>
        </w:rPr>
        <w:t>, Landys Lopez Quezada</w:t>
      </w:r>
      <w:r w:rsidRPr="0078181A">
        <w:rPr>
          <w:rFonts w:ascii="Times" w:hAnsi="Times"/>
          <w:vertAlign w:val="superscript"/>
        </w:rPr>
        <w:t>1</w:t>
      </w:r>
      <w:r w:rsidRPr="0078181A">
        <w:rPr>
          <w:rFonts w:ascii="Times" w:hAnsi="Times"/>
        </w:rPr>
        <w:t>,</w:t>
      </w:r>
      <w:r w:rsidRPr="0078181A">
        <w:rPr>
          <w:rFonts w:ascii="Times" w:hAnsi="Times"/>
          <w:vertAlign w:val="superscript"/>
        </w:rPr>
        <w:t xml:space="preserve"> </w:t>
      </w:r>
      <w:r w:rsidRPr="0078181A">
        <w:rPr>
          <w:rFonts w:ascii="Times" w:hAnsi="Times"/>
        </w:rPr>
        <w:t>Jou Glasheen</w:t>
      </w:r>
      <w:r w:rsidRPr="0078181A">
        <w:rPr>
          <w:rFonts w:ascii="Times" w:hAnsi="Times"/>
          <w:vertAlign w:val="superscript"/>
        </w:rPr>
        <w:t>1</w:t>
      </w:r>
      <w:r w:rsidRPr="0078181A">
        <w:rPr>
          <w:rFonts w:ascii="Times" w:hAnsi="Times"/>
        </w:rPr>
        <w:t>, Elaine Ballinger</w:t>
      </w:r>
      <w:r w:rsidRPr="0078181A">
        <w:rPr>
          <w:rFonts w:ascii="Times" w:hAnsi="Times"/>
          <w:vertAlign w:val="superscript"/>
        </w:rPr>
        <w:t>1</w:t>
      </w:r>
      <w:r w:rsidRPr="0078181A">
        <w:rPr>
          <w:rFonts w:ascii="Times" w:hAnsi="Times"/>
          <w:vertAlign w:val="subscript"/>
        </w:rPr>
        <w:t>,</w:t>
      </w:r>
      <w:r w:rsidRPr="0078181A">
        <w:rPr>
          <w:rFonts w:ascii="Times" w:hAnsi="Times"/>
          <w:vertAlign w:val="superscript"/>
        </w:rPr>
        <w:t xml:space="preserve"> </w:t>
      </w:r>
      <w:r w:rsidRPr="0078181A">
        <w:rPr>
          <w:rFonts w:ascii="Times" w:hAnsi="Times"/>
        </w:rPr>
        <w:t>Selin Somersan-Karakaya</w:t>
      </w:r>
      <w:r w:rsidRPr="0078181A">
        <w:rPr>
          <w:rFonts w:ascii="Times" w:hAnsi="Times"/>
          <w:vertAlign w:val="superscript"/>
        </w:rPr>
        <w:t>2</w:t>
      </w:r>
      <w:r w:rsidRPr="0078181A">
        <w:rPr>
          <w:rFonts w:ascii="Times" w:hAnsi="Times"/>
        </w:rPr>
        <w:t>, Thulasi Warrier</w:t>
      </w:r>
      <w:r w:rsidRPr="0078181A">
        <w:rPr>
          <w:rFonts w:ascii="Times" w:hAnsi="Times"/>
          <w:vertAlign w:val="superscript"/>
        </w:rPr>
        <w:t>1</w:t>
      </w:r>
      <w:r w:rsidRPr="0078181A">
        <w:rPr>
          <w:rFonts w:ascii="Times" w:hAnsi="Times"/>
        </w:rPr>
        <w:t>, Carl Nathan</w:t>
      </w:r>
      <w:r w:rsidRPr="0078181A">
        <w:rPr>
          <w:rFonts w:ascii="Times" w:hAnsi="Times"/>
          <w:vertAlign w:val="superscript"/>
        </w:rPr>
        <w:t xml:space="preserve">1 </w:t>
      </w:r>
    </w:p>
    <w:p w14:paraId="397810CC" w14:textId="77777777" w:rsidR="00074C3A" w:rsidRPr="0078181A" w:rsidRDefault="00074C3A" w:rsidP="00C646AE">
      <w:pPr>
        <w:jc w:val="both"/>
        <w:rPr>
          <w:rFonts w:ascii="Times" w:hAnsi="Times"/>
          <w:position w:val="6"/>
          <w:vertAlign w:val="superscript"/>
        </w:rPr>
      </w:pPr>
    </w:p>
    <w:p w14:paraId="4E292DB6" w14:textId="5C898536" w:rsidR="00074C3A" w:rsidRPr="0078181A" w:rsidRDefault="00074C3A" w:rsidP="00C646AE">
      <w:pPr>
        <w:jc w:val="both"/>
        <w:rPr>
          <w:rFonts w:ascii="Times" w:hAnsi="Times"/>
        </w:rPr>
      </w:pPr>
      <w:r w:rsidRPr="0078181A">
        <w:rPr>
          <w:rFonts w:ascii="Times" w:hAnsi="Times"/>
          <w:position w:val="6"/>
          <w:vertAlign w:val="superscript"/>
        </w:rPr>
        <w:t>1</w:t>
      </w:r>
      <w:r w:rsidRPr="0078181A">
        <w:rPr>
          <w:rFonts w:ascii="Times" w:hAnsi="Times"/>
        </w:rPr>
        <w:t xml:space="preserve">Departments of Microbiology &amp; Immunology, </w:t>
      </w:r>
      <w:r w:rsidRPr="0078181A">
        <w:rPr>
          <w:rFonts w:ascii="Times" w:hAnsi="Times"/>
          <w:vertAlign w:val="superscript"/>
        </w:rPr>
        <w:t>2</w:t>
      </w:r>
      <w:r w:rsidRPr="0078181A">
        <w:rPr>
          <w:rFonts w:ascii="Times" w:hAnsi="Times"/>
        </w:rPr>
        <w:t>Medicine, Weill Cornell Medical College, New York, NY</w:t>
      </w:r>
      <w:r w:rsidR="005659A9" w:rsidRPr="0078181A">
        <w:rPr>
          <w:rFonts w:ascii="Times" w:hAnsi="Times"/>
        </w:rPr>
        <w:t>. USA.</w:t>
      </w:r>
    </w:p>
    <w:p w14:paraId="1CCB8386" w14:textId="77777777" w:rsidR="00074C3A" w:rsidRPr="0078181A" w:rsidRDefault="00074C3A" w:rsidP="00C646AE">
      <w:pPr>
        <w:jc w:val="both"/>
        <w:rPr>
          <w:rFonts w:ascii="Times" w:hAnsi="Times"/>
          <w:vertAlign w:val="superscript"/>
        </w:rPr>
      </w:pPr>
    </w:p>
    <w:p w14:paraId="46816E71" w14:textId="77777777" w:rsidR="00074C3A" w:rsidRPr="0078181A" w:rsidRDefault="00074C3A" w:rsidP="00C646AE">
      <w:pPr>
        <w:jc w:val="both"/>
        <w:rPr>
          <w:rFonts w:ascii="Times" w:hAnsi="Times" w:cs="Times"/>
        </w:rPr>
      </w:pPr>
      <w:r w:rsidRPr="0078181A">
        <w:rPr>
          <w:rFonts w:ascii="Times" w:hAnsi="Times" w:cs="Times"/>
          <w:vertAlign w:val="superscript"/>
        </w:rPr>
        <w:t>†</w:t>
      </w:r>
      <w:r w:rsidRPr="0078181A">
        <w:rPr>
          <w:rFonts w:ascii="Times" w:hAnsi="Times" w:cs="Times"/>
        </w:rPr>
        <w:t xml:space="preserve"> These authors contributed equally.</w:t>
      </w:r>
    </w:p>
    <w:p w14:paraId="6E76B8D1" w14:textId="77777777" w:rsidR="00074C3A" w:rsidRPr="0078181A" w:rsidRDefault="00074C3A" w:rsidP="00C646AE">
      <w:pPr>
        <w:jc w:val="both"/>
        <w:rPr>
          <w:rFonts w:ascii="Times" w:hAnsi="Times"/>
        </w:rPr>
      </w:pPr>
    </w:p>
    <w:p w14:paraId="03F8C8FF" w14:textId="6E6D517C" w:rsidR="00A82744" w:rsidRPr="0078181A" w:rsidRDefault="00A82744" w:rsidP="00A82744">
      <w:pPr>
        <w:jc w:val="both"/>
        <w:rPr>
          <w:b/>
        </w:rPr>
      </w:pPr>
      <w:r w:rsidRPr="0078181A">
        <w:rPr>
          <w:b/>
        </w:rPr>
        <w:t>Email</w:t>
      </w:r>
      <w:r w:rsidR="0078181A" w:rsidRPr="0078181A">
        <w:rPr>
          <w:b/>
        </w:rPr>
        <w:t xml:space="preserve"> addresses</w:t>
      </w:r>
      <w:r w:rsidRPr="0078181A">
        <w:rPr>
          <w:b/>
        </w:rPr>
        <w:t>:</w:t>
      </w:r>
    </w:p>
    <w:p w14:paraId="7A43A404" w14:textId="77777777" w:rsidR="00A82744" w:rsidRPr="0078181A" w:rsidRDefault="00A82744" w:rsidP="00A82744">
      <w:pPr>
        <w:jc w:val="both"/>
      </w:pPr>
      <w:r w:rsidRPr="0078181A">
        <w:t>Ben Gold: bsg2001@med.cornell.edu</w:t>
      </w:r>
    </w:p>
    <w:p w14:paraId="0FF8354D" w14:textId="77777777" w:rsidR="00A82744" w:rsidRPr="0078181A" w:rsidRDefault="00A82744" w:rsidP="00A82744">
      <w:pPr>
        <w:jc w:val="both"/>
      </w:pPr>
      <w:r w:rsidRPr="0078181A">
        <w:t>Julia Roberts: jar2022@med.cornell.edu</w:t>
      </w:r>
    </w:p>
    <w:p w14:paraId="40218A96" w14:textId="77777777" w:rsidR="00A82744" w:rsidRPr="0078181A" w:rsidRDefault="00A82744" w:rsidP="00A82744">
      <w:pPr>
        <w:jc w:val="both"/>
      </w:pPr>
      <w:r w:rsidRPr="0078181A">
        <w:t>Yan Ling: yal2007@med.cornell.edu</w:t>
      </w:r>
    </w:p>
    <w:p w14:paraId="61CE7E7F" w14:textId="77777777" w:rsidR="00A82744" w:rsidRPr="0078181A" w:rsidRDefault="00A82744" w:rsidP="00A82744">
      <w:pPr>
        <w:jc w:val="both"/>
      </w:pPr>
      <w:r w:rsidRPr="0078181A">
        <w:t>Landys Lopez Quezada: lal2024@med.cornell.edu</w:t>
      </w:r>
    </w:p>
    <w:p w14:paraId="49D7BE74" w14:textId="77777777" w:rsidR="00A82744" w:rsidRPr="0078181A" w:rsidRDefault="00A82744" w:rsidP="00A82744">
      <w:pPr>
        <w:jc w:val="both"/>
      </w:pPr>
      <w:r w:rsidRPr="0078181A">
        <w:t>Jou Glasheen: glj2006@med.cornell.edu</w:t>
      </w:r>
    </w:p>
    <w:p w14:paraId="74B24CB1" w14:textId="77777777" w:rsidR="00A82744" w:rsidRPr="0078181A" w:rsidRDefault="00A82744" w:rsidP="00A82744">
      <w:pPr>
        <w:jc w:val="both"/>
      </w:pPr>
      <w:r w:rsidRPr="0078181A">
        <w:t>Elaine Ballinger: elb2028@med.cornell.edu</w:t>
      </w:r>
    </w:p>
    <w:p w14:paraId="7735195C" w14:textId="77777777" w:rsidR="00A82744" w:rsidRPr="0078181A" w:rsidRDefault="00A82744" w:rsidP="00A82744">
      <w:pPr>
        <w:jc w:val="both"/>
      </w:pPr>
      <w:r w:rsidRPr="0078181A">
        <w:t>Selin Somersan-Karakaya: ses9022@med.cornell.edu</w:t>
      </w:r>
    </w:p>
    <w:p w14:paraId="4B1AD063" w14:textId="77777777" w:rsidR="00A82744" w:rsidRPr="0078181A" w:rsidRDefault="00A82744" w:rsidP="00A82744">
      <w:pPr>
        <w:jc w:val="both"/>
      </w:pPr>
      <w:r w:rsidRPr="0078181A">
        <w:t>Thulasi Warrier: thw2004@med.cornell.edu</w:t>
      </w:r>
    </w:p>
    <w:p w14:paraId="5EB94A71" w14:textId="77777777" w:rsidR="00A82744" w:rsidRPr="0078181A" w:rsidRDefault="00A82744" w:rsidP="00A82744">
      <w:pPr>
        <w:jc w:val="both"/>
      </w:pPr>
      <w:r w:rsidRPr="0078181A">
        <w:t>Carl Nathan: cnathan@med.cornell.edu</w:t>
      </w:r>
    </w:p>
    <w:p w14:paraId="0569C126" w14:textId="77777777" w:rsidR="00A82744" w:rsidRPr="0078181A" w:rsidRDefault="00A82744" w:rsidP="00C646AE">
      <w:pPr>
        <w:jc w:val="both"/>
        <w:rPr>
          <w:rFonts w:ascii="Times" w:hAnsi="Times"/>
          <w:b/>
        </w:rPr>
      </w:pPr>
    </w:p>
    <w:p w14:paraId="602947C0" w14:textId="1DF39295" w:rsidR="005659A9" w:rsidRPr="0078181A" w:rsidRDefault="005659A9" w:rsidP="00C646AE">
      <w:pPr>
        <w:jc w:val="both"/>
        <w:rPr>
          <w:rFonts w:ascii="Times" w:hAnsi="Times"/>
          <w:b/>
        </w:rPr>
      </w:pPr>
      <w:r w:rsidRPr="0078181A">
        <w:rPr>
          <w:rFonts w:ascii="Times" w:hAnsi="Times"/>
          <w:b/>
        </w:rPr>
        <w:t xml:space="preserve">CORRESPONDING AUTHOR:  </w:t>
      </w:r>
    </w:p>
    <w:p w14:paraId="1B11849F" w14:textId="77777777" w:rsidR="005659A9" w:rsidRPr="0078181A" w:rsidRDefault="005659A9" w:rsidP="00C646AE">
      <w:pPr>
        <w:jc w:val="both"/>
        <w:rPr>
          <w:rFonts w:ascii="Times" w:hAnsi="Times"/>
        </w:rPr>
      </w:pPr>
    </w:p>
    <w:p w14:paraId="3E6A9580" w14:textId="78C0C558" w:rsidR="00074C3A" w:rsidRPr="0078181A" w:rsidRDefault="005659A9" w:rsidP="00C646AE">
      <w:pPr>
        <w:jc w:val="both"/>
        <w:rPr>
          <w:rStyle w:val="Hyperlink"/>
          <w:rFonts w:ascii="Times" w:hAnsi="Times"/>
          <w:color w:val="auto"/>
          <w:lang w:val="de-DE"/>
        </w:rPr>
      </w:pPr>
      <w:r w:rsidRPr="0078181A">
        <w:rPr>
          <w:rFonts w:ascii="Times" w:hAnsi="Times"/>
        </w:rPr>
        <w:t xml:space="preserve">Ben Gold </w:t>
      </w:r>
    </w:p>
    <w:p w14:paraId="254573FE" w14:textId="77777777" w:rsidR="005659A9" w:rsidRPr="0078181A" w:rsidRDefault="00074C3A" w:rsidP="00C646AE">
      <w:pPr>
        <w:jc w:val="both"/>
      </w:pPr>
      <w:r w:rsidRPr="0078181A">
        <w:t>Department</w:t>
      </w:r>
      <w:r w:rsidR="005659A9" w:rsidRPr="0078181A">
        <w:t xml:space="preserve"> of Microbiology and Immunology</w:t>
      </w:r>
    </w:p>
    <w:p w14:paraId="0483A5FC" w14:textId="77777777" w:rsidR="005659A9" w:rsidRPr="0078181A" w:rsidRDefault="005659A9" w:rsidP="00C646AE">
      <w:pPr>
        <w:jc w:val="both"/>
      </w:pPr>
      <w:r w:rsidRPr="0078181A">
        <w:t>Weill Cornell Medical College</w:t>
      </w:r>
    </w:p>
    <w:p w14:paraId="5437EF7C" w14:textId="77777777" w:rsidR="005659A9" w:rsidRPr="0078181A" w:rsidRDefault="00074C3A" w:rsidP="00C646AE">
      <w:pPr>
        <w:jc w:val="both"/>
      </w:pPr>
      <w:r w:rsidRPr="0078181A">
        <w:t>N</w:t>
      </w:r>
      <w:r w:rsidR="005659A9" w:rsidRPr="0078181A">
        <w:t xml:space="preserve">ew </w:t>
      </w:r>
      <w:r w:rsidRPr="0078181A">
        <w:t>Y</w:t>
      </w:r>
      <w:r w:rsidR="005659A9" w:rsidRPr="0078181A">
        <w:t>ork</w:t>
      </w:r>
      <w:r w:rsidRPr="0078181A">
        <w:t>, NY</w:t>
      </w:r>
      <w:r w:rsidR="005659A9" w:rsidRPr="0078181A">
        <w:t>. USA.</w:t>
      </w:r>
    </w:p>
    <w:p w14:paraId="5C9BEF84" w14:textId="4C67A749" w:rsidR="005659A9" w:rsidRPr="0078181A" w:rsidRDefault="005659A9" w:rsidP="00C646AE">
      <w:pPr>
        <w:jc w:val="both"/>
      </w:pPr>
      <w:r w:rsidRPr="0078181A">
        <w:t xml:space="preserve">Email: </w:t>
      </w:r>
      <w:r w:rsidRPr="009A3A25">
        <w:rPr>
          <w:rFonts w:ascii="Times" w:hAnsi="Times"/>
          <w:lang w:val="de-DE"/>
        </w:rPr>
        <w:t>bsg2001@med.cornell.edu</w:t>
      </w:r>
    </w:p>
    <w:p w14:paraId="69DBF458" w14:textId="00EB43FD" w:rsidR="00710C00" w:rsidRPr="0078181A" w:rsidRDefault="00074C3A" w:rsidP="00C646AE">
      <w:pPr>
        <w:jc w:val="both"/>
      </w:pPr>
      <w:r w:rsidRPr="0078181A">
        <w:t>Phone: 646-962-6209</w:t>
      </w:r>
    </w:p>
    <w:p w14:paraId="783A1575" w14:textId="77777777" w:rsidR="00B046E3" w:rsidRPr="0078181A" w:rsidRDefault="00B046E3" w:rsidP="00C646AE">
      <w:pPr>
        <w:jc w:val="both"/>
      </w:pPr>
    </w:p>
    <w:p w14:paraId="691DA072" w14:textId="77777777" w:rsidR="00C646AE" w:rsidRPr="0078181A" w:rsidRDefault="00C646AE" w:rsidP="00C646AE">
      <w:pPr>
        <w:jc w:val="both"/>
        <w:rPr>
          <w:rFonts w:ascii="Times" w:hAnsi="Times"/>
          <w:b/>
        </w:rPr>
      </w:pPr>
      <w:r w:rsidRPr="0078181A">
        <w:rPr>
          <w:rFonts w:ascii="Times" w:hAnsi="Times"/>
          <w:b/>
        </w:rPr>
        <w:t xml:space="preserve">KEYWORDS: </w:t>
      </w:r>
    </w:p>
    <w:p w14:paraId="30A761B2" w14:textId="77777777" w:rsidR="00C646AE" w:rsidRPr="0078181A" w:rsidRDefault="00C646AE" w:rsidP="00C646AE">
      <w:pPr>
        <w:jc w:val="both"/>
        <w:rPr>
          <w:rFonts w:ascii="Times" w:hAnsi="Times"/>
          <w:b/>
        </w:rPr>
      </w:pPr>
    </w:p>
    <w:p w14:paraId="0F7F21EE" w14:textId="4A914CFC" w:rsidR="00C646AE" w:rsidRPr="0078181A" w:rsidRDefault="00C646AE" w:rsidP="00C646AE">
      <w:pPr>
        <w:jc w:val="both"/>
        <w:rPr>
          <w:rFonts w:ascii="Times" w:hAnsi="Times"/>
        </w:rPr>
      </w:pPr>
      <w:r w:rsidRPr="0078181A">
        <w:rPr>
          <w:rFonts w:ascii="Times" w:hAnsi="Times"/>
          <w:i/>
        </w:rPr>
        <w:t>Mycobacterium tuberculosis</w:t>
      </w:r>
      <w:r w:rsidRPr="0078181A">
        <w:rPr>
          <w:rFonts w:ascii="Times" w:hAnsi="Times"/>
        </w:rPr>
        <w:t xml:space="preserve">, </w:t>
      </w:r>
      <w:r w:rsidRPr="0078181A">
        <w:rPr>
          <w:rFonts w:ascii="Times" w:hAnsi="Times"/>
          <w:i/>
        </w:rPr>
        <w:t>Mycobacterium smegmatis</w:t>
      </w:r>
      <w:r w:rsidRPr="0078181A">
        <w:rPr>
          <w:rFonts w:ascii="Times" w:hAnsi="Times"/>
        </w:rPr>
        <w:t>,</w:t>
      </w:r>
      <w:r w:rsidRPr="0078181A">
        <w:rPr>
          <w:rFonts w:ascii="Times" w:hAnsi="Times"/>
          <w:b/>
        </w:rPr>
        <w:t xml:space="preserve"> </w:t>
      </w:r>
      <w:r w:rsidRPr="0078181A">
        <w:rPr>
          <w:rFonts w:ascii="Times" w:hAnsi="Times"/>
          <w:i/>
        </w:rPr>
        <w:t xml:space="preserve">Mycobacterium bovis </w:t>
      </w:r>
      <w:r w:rsidRPr="0078181A">
        <w:rPr>
          <w:rFonts w:ascii="Times" w:hAnsi="Times"/>
        </w:rPr>
        <w:t xml:space="preserve">BCG, charcoal agar, resazurin, anti-infectives, antibiotics, bacteriostatic, bactericidal, replicating, non-replicating </w:t>
      </w:r>
    </w:p>
    <w:p w14:paraId="2E34705A" w14:textId="77777777" w:rsidR="00C872B8" w:rsidRPr="0078181A" w:rsidRDefault="00C872B8" w:rsidP="00C646AE">
      <w:pPr>
        <w:jc w:val="both"/>
      </w:pPr>
    </w:p>
    <w:p w14:paraId="0032F62A" w14:textId="71E05718" w:rsidR="005E4FBA" w:rsidRPr="0078181A" w:rsidRDefault="005659A9" w:rsidP="00C646AE">
      <w:pPr>
        <w:jc w:val="both"/>
        <w:rPr>
          <w:b/>
        </w:rPr>
      </w:pPr>
      <w:r w:rsidRPr="0078181A">
        <w:rPr>
          <w:b/>
        </w:rPr>
        <w:t>SHORT ABSTRACT:</w:t>
      </w:r>
    </w:p>
    <w:p w14:paraId="205BC05C" w14:textId="77777777" w:rsidR="00C646AE" w:rsidRPr="0078181A" w:rsidRDefault="00C646AE" w:rsidP="00C646AE">
      <w:pPr>
        <w:jc w:val="both"/>
        <w:rPr>
          <w:b/>
        </w:rPr>
      </w:pPr>
    </w:p>
    <w:p w14:paraId="054F2D75" w14:textId="37C3E442" w:rsidR="008909FA" w:rsidRPr="0078181A" w:rsidRDefault="008909FA" w:rsidP="00C646AE">
      <w:pPr>
        <w:jc w:val="both"/>
      </w:pPr>
      <w:r w:rsidRPr="0078181A">
        <w:t xml:space="preserve">The </w:t>
      </w:r>
      <w:r w:rsidRPr="009A3A25">
        <w:rPr>
          <w:b/>
        </w:rPr>
        <w:t>c</w:t>
      </w:r>
      <w:r w:rsidRPr="009A3A25">
        <w:t xml:space="preserve">harcoal </w:t>
      </w:r>
      <w:r w:rsidRPr="009A3A25">
        <w:rPr>
          <w:b/>
        </w:rPr>
        <w:t>a</w:t>
      </w:r>
      <w:r w:rsidRPr="009A3A25">
        <w:t xml:space="preserve">gar </w:t>
      </w:r>
      <w:r w:rsidRPr="009A3A25">
        <w:rPr>
          <w:b/>
        </w:rPr>
        <w:t>r</w:t>
      </w:r>
      <w:r w:rsidRPr="009A3A25">
        <w:t xml:space="preserve">esazurin </w:t>
      </w:r>
      <w:r w:rsidRPr="009A3A25">
        <w:rPr>
          <w:b/>
        </w:rPr>
        <w:t>a</w:t>
      </w:r>
      <w:r w:rsidRPr="009A3A25">
        <w:t>ssay</w:t>
      </w:r>
      <w:r w:rsidRPr="0078181A">
        <w:t xml:space="preserve"> (CARA) is a </w:t>
      </w:r>
      <w:r w:rsidR="00812B0B" w:rsidRPr="0078181A">
        <w:t>semi-quantitativ</w:t>
      </w:r>
      <w:r w:rsidR="00964B92" w:rsidRPr="0078181A">
        <w:t>e,</w:t>
      </w:r>
      <w:r w:rsidR="00812B0B" w:rsidRPr="0078181A">
        <w:t xml:space="preserve"> medium-throughput</w:t>
      </w:r>
      <w:r w:rsidRPr="0078181A">
        <w:t xml:space="preserve"> method to assess activity </w:t>
      </w:r>
      <w:r w:rsidR="008055DD" w:rsidRPr="0078181A">
        <w:t xml:space="preserve">of test agents </w:t>
      </w:r>
      <w:r w:rsidRPr="0078181A">
        <w:t xml:space="preserve">against </w:t>
      </w:r>
      <w:r w:rsidR="007F6AEB" w:rsidRPr="0078181A">
        <w:t>mycobacteria</w:t>
      </w:r>
      <w:r w:rsidRPr="0078181A">
        <w:t xml:space="preserve"> that are replicating, non-replicating, or both.  The CARA permits rapid evaluation of </w:t>
      </w:r>
      <w:r w:rsidR="0048554D" w:rsidRPr="0078181A">
        <w:t>time</w:t>
      </w:r>
      <w:r w:rsidRPr="0078181A">
        <w:t xml:space="preserve">- and concentration-dependent activity and identifies parameters to </w:t>
      </w:r>
      <w:r w:rsidR="008055DD" w:rsidRPr="0078181A">
        <w:t>pursue by</w:t>
      </w:r>
      <w:r w:rsidRPr="0078181A">
        <w:t xml:space="preserve"> colony forming unit (CFU) assays.  </w:t>
      </w:r>
    </w:p>
    <w:p w14:paraId="32E6949B" w14:textId="77777777" w:rsidR="00EB08CC" w:rsidRPr="0078181A" w:rsidRDefault="00EB08CC" w:rsidP="00C646AE">
      <w:pPr>
        <w:jc w:val="both"/>
        <w:rPr>
          <w:b/>
        </w:rPr>
      </w:pPr>
    </w:p>
    <w:p w14:paraId="0D0C2096" w14:textId="77B34557" w:rsidR="005A659C" w:rsidRPr="0078181A" w:rsidRDefault="005659A9" w:rsidP="00C646AE">
      <w:pPr>
        <w:jc w:val="both"/>
        <w:rPr>
          <w:b/>
        </w:rPr>
      </w:pPr>
      <w:r w:rsidRPr="0078181A">
        <w:rPr>
          <w:b/>
        </w:rPr>
        <w:t xml:space="preserve">LONG ABSTRACT: </w:t>
      </w:r>
    </w:p>
    <w:p w14:paraId="7AEF42F7" w14:textId="77777777" w:rsidR="00C646AE" w:rsidRPr="0078181A" w:rsidRDefault="00C646AE" w:rsidP="00C646AE">
      <w:pPr>
        <w:jc w:val="both"/>
        <w:rPr>
          <w:b/>
          <w:highlight w:val="red"/>
        </w:rPr>
      </w:pPr>
    </w:p>
    <w:p w14:paraId="56BD3C58" w14:textId="0428A636" w:rsidR="00074C3A" w:rsidRPr="0078181A" w:rsidRDefault="005A659C" w:rsidP="00C646AE">
      <w:pPr>
        <w:jc w:val="both"/>
      </w:pPr>
      <w:r w:rsidRPr="0078181A">
        <w:lastRenderedPageBreak/>
        <w:t xml:space="preserve">There is an urgent need to </w:t>
      </w:r>
      <w:r w:rsidR="00C646AE" w:rsidRPr="0078181A">
        <w:t>discover</w:t>
      </w:r>
      <w:r w:rsidR="00792AC6" w:rsidRPr="0078181A">
        <w:t xml:space="preserve"> and progress</w:t>
      </w:r>
      <w:r w:rsidRPr="0078181A">
        <w:t xml:space="preserve"> anti-infectives </w:t>
      </w:r>
      <w:r w:rsidR="00964B92" w:rsidRPr="0078181A">
        <w:t>that</w:t>
      </w:r>
      <w:r w:rsidRPr="0078181A">
        <w:t xml:space="preserve"> shorten </w:t>
      </w:r>
      <w:r w:rsidR="00D94C7B" w:rsidRPr="0078181A">
        <w:t xml:space="preserve">the duration of </w:t>
      </w:r>
      <w:r w:rsidR="00AF0633" w:rsidRPr="0078181A">
        <w:t>tuberculosis (TB)</w:t>
      </w:r>
      <w:r w:rsidR="00D27295" w:rsidRPr="0078181A">
        <w:t xml:space="preserve"> treatment</w:t>
      </w:r>
      <w:r w:rsidR="00AF0633" w:rsidRPr="0078181A">
        <w:t xml:space="preserve">.  </w:t>
      </w:r>
      <w:r w:rsidRPr="0078181A">
        <w:rPr>
          <w:i/>
        </w:rPr>
        <w:t>Mycobacterium tuberculosis</w:t>
      </w:r>
      <w:r w:rsidR="00AF0633" w:rsidRPr="0078181A">
        <w:rPr>
          <w:i/>
        </w:rPr>
        <w:t>,</w:t>
      </w:r>
      <w:r w:rsidR="00AF0633" w:rsidRPr="0078181A">
        <w:t xml:space="preserve"> </w:t>
      </w:r>
      <w:r w:rsidR="00792AC6" w:rsidRPr="0078181A">
        <w:t xml:space="preserve">the etiological agent of TB, </w:t>
      </w:r>
      <w:r w:rsidR="00AF0633" w:rsidRPr="0078181A">
        <w:t>is refractory to rapid and lasting chemotherapy due to the presence of bacilli exhibit</w:t>
      </w:r>
      <w:r w:rsidR="00D94C7B" w:rsidRPr="0078181A">
        <w:t>ing</w:t>
      </w:r>
      <w:r w:rsidR="00AF0633" w:rsidRPr="0078181A">
        <w:t xml:space="preserve"> phenotypic drug resistance.</w:t>
      </w:r>
      <w:r w:rsidRPr="0078181A">
        <w:t xml:space="preserve">  </w:t>
      </w:r>
      <w:r w:rsidRPr="009A3A25">
        <w:t xml:space="preserve">The </w:t>
      </w:r>
      <w:r w:rsidRPr="009A3A25">
        <w:rPr>
          <w:b/>
        </w:rPr>
        <w:t>c</w:t>
      </w:r>
      <w:r w:rsidRPr="009A3A25">
        <w:t xml:space="preserve">harcoal </w:t>
      </w:r>
      <w:r w:rsidRPr="009A3A25">
        <w:rPr>
          <w:b/>
        </w:rPr>
        <w:t>a</w:t>
      </w:r>
      <w:r w:rsidRPr="009A3A25">
        <w:t xml:space="preserve">gar </w:t>
      </w:r>
      <w:r w:rsidRPr="009A3A25">
        <w:rPr>
          <w:b/>
        </w:rPr>
        <w:t>r</w:t>
      </w:r>
      <w:r w:rsidRPr="009A3A25">
        <w:t xml:space="preserve">esazurin </w:t>
      </w:r>
      <w:r w:rsidRPr="009A3A25">
        <w:rPr>
          <w:b/>
        </w:rPr>
        <w:t>a</w:t>
      </w:r>
      <w:r w:rsidRPr="009A3A25">
        <w:t>ssay</w:t>
      </w:r>
      <w:r w:rsidRPr="0078181A">
        <w:t xml:space="preserve"> (CARA) was developed </w:t>
      </w:r>
      <w:r w:rsidR="00C852FD" w:rsidRPr="0078181A">
        <w:t xml:space="preserve">as a tool </w:t>
      </w:r>
      <w:r w:rsidR="00964B92" w:rsidRPr="0078181A">
        <w:t>to characterize</w:t>
      </w:r>
      <w:r w:rsidRPr="0078181A">
        <w:t xml:space="preserve"> </w:t>
      </w:r>
      <w:r w:rsidR="00C852FD" w:rsidRPr="0078181A">
        <w:t>active molecules</w:t>
      </w:r>
      <w:r w:rsidRPr="0078181A">
        <w:t xml:space="preserve"> </w:t>
      </w:r>
      <w:r w:rsidR="00C852FD" w:rsidRPr="0078181A">
        <w:t>discovered by</w:t>
      </w:r>
      <w:r w:rsidRPr="0078181A">
        <w:t xml:space="preserve"> high-throughput screening campaigns against </w:t>
      </w:r>
      <w:r w:rsidR="00964B92" w:rsidRPr="0078181A">
        <w:t xml:space="preserve">replicating and </w:t>
      </w:r>
      <w:r w:rsidRPr="0078181A">
        <w:t xml:space="preserve">non-replicating </w:t>
      </w:r>
      <w:r w:rsidRPr="0078181A">
        <w:rPr>
          <w:i/>
        </w:rPr>
        <w:t>M. tuberculosis</w:t>
      </w:r>
      <w:r w:rsidRPr="0078181A">
        <w:t>.</w:t>
      </w:r>
      <w:r w:rsidR="00C66BF6" w:rsidRPr="0078181A">
        <w:t xml:space="preserve">  </w:t>
      </w:r>
      <w:r w:rsidR="001B749C" w:rsidRPr="0078181A">
        <w:t>I</w:t>
      </w:r>
      <w:r w:rsidR="00613CFB" w:rsidRPr="0078181A">
        <w:t>nclusion</w:t>
      </w:r>
      <w:r w:rsidR="00C66BF6" w:rsidRPr="0078181A">
        <w:t xml:space="preserve"> of activated charcoal </w:t>
      </w:r>
      <w:r w:rsidR="00C646AE" w:rsidRPr="0078181A">
        <w:t>in</w:t>
      </w:r>
      <w:r w:rsidR="00613CFB" w:rsidRPr="0078181A">
        <w:t xml:space="preserve"> bacteriologic agar medium </w:t>
      </w:r>
      <w:r w:rsidR="00C66BF6" w:rsidRPr="0078181A">
        <w:t>helps mitigate the impact of compound carry-over</w:t>
      </w:r>
      <w:r w:rsidR="00C852FD" w:rsidRPr="0078181A">
        <w:t>,</w:t>
      </w:r>
      <w:r w:rsidR="00C66BF6" w:rsidRPr="0078181A">
        <w:t xml:space="preserve"> and </w:t>
      </w:r>
      <w:r w:rsidR="00022D68" w:rsidRPr="0078181A">
        <w:t>el</w:t>
      </w:r>
      <w:r w:rsidR="00C646AE" w:rsidRPr="0078181A">
        <w:t>iminates the requirement to pre-dilute</w:t>
      </w:r>
      <w:r w:rsidR="00C66BF6" w:rsidRPr="0078181A">
        <w:t xml:space="preserve"> cells prior to spotting on CARA microplates.  </w:t>
      </w:r>
      <w:r w:rsidR="001B749C" w:rsidRPr="0078181A">
        <w:t xml:space="preserve">After a 7-10 </w:t>
      </w:r>
      <w:r w:rsidR="005A3EAF" w:rsidRPr="0078181A">
        <w:t xml:space="preserve">day </w:t>
      </w:r>
      <w:r w:rsidR="001B749C" w:rsidRPr="0078181A">
        <w:t>incubation period at 37 °C, the</w:t>
      </w:r>
      <w:r w:rsidR="00C66BF6" w:rsidRPr="0078181A">
        <w:t xml:space="preserve"> </w:t>
      </w:r>
      <w:r w:rsidR="006868BD" w:rsidRPr="0078181A">
        <w:t>reduction of</w:t>
      </w:r>
      <w:r w:rsidR="00C66BF6" w:rsidRPr="0078181A">
        <w:t xml:space="preserve"> resazurin </w:t>
      </w:r>
      <w:r w:rsidR="006868BD" w:rsidRPr="0078181A">
        <w:t>by</w:t>
      </w:r>
      <w:r w:rsidR="00C66BF6" w:rsidRPr="0078181A">
        <w:t xml:space="preserve"> </w:t>
      </w:r>
      <w:r w:rsidR="00D856F8" w:rsidRPr="0078181A">
        <w:t xml:space="preserve">mycobacterial </w:t>
      </w:r>
      <w:r w:rsidR="00C66BF6" w:rsidRPr="0078181A">
        <w:t>microcolonies growing on the surface of CARA microplate wells permits semi-quantitative assessment of bacterial numbers via fluorometry.</w:t>
      </w:r>
      <w:r w:rsidR="008A0A49" w:rsidRPr="0078181A">
        <w:t xml:space="preserve">  </w:t>
      </w:r>
      <w:r w:rsidR="00A02375" w:rsidRPr="0078181A">
        <w:t xml:space="preserve">The CARA </w:t>
      </w:r>
      <w:r w:rsidR="00D856F8" w:rsidRPr="0078181A">
        <w:t>detects</w:t>
      </w:r>
      <w:r w:rsidR="00A02375" w:rsidRPr="0078181A">
        <w:t xml:space="preserve"> approximately a 2-3 log</w:t>
      </w:r>
      <w:r w:rsidR="00A02375" w:rsidRPr="0078181A">
        <w:rPr>
          <w:vertAlign w:val="subscript"/>
        </w:rPr>
        <w:t>10</w:t>
      </w:r>
      <w:r w:rsidR="00A02375" w:rsidRPr="0078181A">
        <w:t xml:space="preserve"> difference in bacterial numbers and predicts a minimal bactericidal concentration leading to ≥ 9</w:t>
      </w:r>
      <w:r w:rsidR="008C113A" w:rsidRPr="0078181A">
        <w:t>9</w:t>
      </w:r>
      <w:r w:rsidR="00A02375" w:rsidRPr="0078181A">
        <w:t>% bacterial kill (MBC</w:t>
      </w:r>
      <w:r w:rsidR="00A02375" w:rsidRPr="0078181A">
        <w:rPr>
          <w:vertAlign w:val="subscript"/>
        </w:rPr>
        <w:t>≥9</w:t>
      </w:r>
      <w:r w:rsidR="008C113A" w:rsidRPr="0078181A">
        <w:rPr>
          <w:vertAlign w:val="subscript"/>
        </w:rPr>
        <w:t>9</w:t>
      </w:r>
      <w:r w:rsidR="00A02375" w:rsidRPr="0078181A">
        <w:t xml:space="preserve">).  </w:t>
      </w:r>
      <w:r w:rsidR="008A0A49" w:rsidRPr="0078181A">
        <w:t xml:space="preserve">The CARA helps </w:t>
      </w:r>
      <w:r w:rsidR="00D856F8" w:rsidRPr="0078181A">
        <w:t>determine</w:t>
      </w:r>
      <w:r w:rsidR="00C66BF6" w:rsidRPr="0078181A">
        <w:t xml:space="preserve"> whether a molecule is active on bacilli that are replicating, non-replicating, or both.  Pilot experiments using the CARA </w:t>
      </w:r>
      <w:r w:rsidR="00D856F8" w:rsidRPr="0078181A">
        <w:t xml:space="preserve">facilitate </w:t>
      </w:r>
      <w:r w:rsidR="006231D0" w:rsidRPr="0078181A">
        <w:t>the identification of</w:t>
      </w:r>
      <w:r w:rsidR="00C66BF6" w:rsidRPr="0078181A">
        <w:t xml:space="preserve"> </w:t>
      </w:r>
      <w:r w:rsidR="00D856F8" w:rsidRPr="0078181A">
        <w:t>which</w:t>
      </w:r>
      <w:r w:rsidR="00C66BF6" w:rsidRPr="0078181A">
        <w:t xml:space="preserve"> concentration of test agent and time of compound exposure </w:t>
      </w:r>
      <w:r w:rsidR="00D856F8" w:rsidRPr="0078181A">
        <w:t>require</w:t>
      </w:r>
      <w:r w:rsidR="00C66BF6" w:rsidRPr="0078181A">
        <w:t xml:space="preserve"> further </w:t>
      </w:r>
      <w:r w:rsidR="00C646AE" w:rsidRPr="0078181A">
        <w:t>evaluation</w:t>
      </w:r>
      <w:r w:rsidR="00C66BF6" w:rsidRPr="0078181A">
        <w:t xml:space="preserve"> by colony forming unit (CFU) assays.  </w:t>
      </w:r>
      <w:r w:rsidR="00D856F8" w:rsidRPr="0078181A">
        <w:t>In addition, the</w:t>
      </w:r>
      <w:r w:rsidR="00A02375" w:rsidRPr="0078181A">
        <w:t xml:space="preserve"> CARA can predict </w:t>
      </w:r>
      <w:r w:rsidR="00BE0765" w:rsidRPr="0078181A">
        <w:t xml:space="preserve">if </w:t>
      </w:r>
      <w:r w:rsidR="00D856F8" w:rsidRPr="0078181A">
        <w:t>replicating actives</w:t>
      </w:r>
      <w:r w:rsidR="00BE0765" w:rsidRPr="0078181A">
        <w:t xml:space="preserve"> are </w:t>
      </w:r>
      <w:r w:rsidR="00A02375" w:rsidRPr="0078181A">
        <w:t>bactericidal or bacteriostatic.</w:t>
      </w:r>
    </w:p>
    <w:p w14:paraId="6525F70A" w14:textId="77777777" w:rsidR="00C872B8" w:rsidRPr="0078181A" w:rsidRDefault="00C872B8" w:rsidP="00C646AE">
      <w:pPr>
        <w:jc w:val="both"/>
      </w:pPr>
    </w:p>
    <w:p w14:paraId="1DF4055A" w14:textId="202AFA39" w:rsidR="000E3758" w:rsidRPr="0078181A" w:rsidRDefault="005659A9" w:rsidP="00C646AE">
      <w:pPr>
        <w:jc w:val="both"/>
        <w:rPr>
          <w:b/>
        </w:rPr>
      </w:pPr>
      <w:r w:rsidRPr="0078181A">
        <w:rPr>
          <w:b/>
        </w:rPr>
        <w:t>INTRODUCTION:</w:t>
      </w:r>
    </w:p>
    <w:p w14:paraId="5E67E110" w14:textId="77777777" w:rsidR="00C646AE" w:rsidRPr="0078181A" w:rsidRDefault="00C646AE" w:rsidP="00C646AE">
      <w:pPr>
        <w:jc w:val="both"/>
        <w:rPr>
          <w:b/>
        </w:rPr>
      </w:pPr>
    </w:p>
    <w:p w14:paraId="64746783" w14:textId="0545EEDA" w:rsidR="000E3758" w:rsidRPr="0078181A" w:rsidRDefault="000E3758" w:rsidP="00C646AE">
      <w:pPr>
        <w:jc w:val="both"/>
      </w:pPr>
      <w:r w:rsidRPr="0078181A">
        <w:rPr>
          <w:i/>
        </w:rPr>
        <w:t>Mycobacterium tuberculosis</w:t>
      </w:r>
      <w:r w:rsidRPr="0078181A">
        <w:t xml:space="preserve">, the etiological agent of tuberculosis, can survive </w:t>
      </w:r>
      <w:r w:rsidR="00850157" w:rsidRPr="0078181A">
        <w:t xml:space="preserve">in a host </w:t>
      </w:r>
      <w:r w:rsidRPr="0078181A">
        <w:t xml:space="preserve">in a latent state </w:t>
      </w:r>
      <w:r w:rsidR="00850157" w:rsidRPr="0078181A">
        <w:t>that is</w:t>
      </w:r>
      <w:r w:rsidRPr="0078181A">
        <w:t xml:space="preserve"> refractory to antibiotic eradication.  </w:t>
      </w:r>
      <w:r w:rsidR="00BB72CE" w:rsidRPr="0078181A">
        <w:t>P</w:t>
      </w:r>
      <w:r w:rsidR="005567F5" w:rsidRPr="0078181A">
        <w:t xml:space="preserve">henotypic (non-genetic) </w:t>
      </w:r>
      <w:r w:rsidR="00C35D0C" w:rsidRPr="0078181A">
        <w:t xml:space="preserve">resistance </w:t>
      </w:r>
      <w:r w:rsidR="005567F5" w:rsidRPr="0078181A">
        <w:t xml:space="preserve">of </w:t>
      </w:r>
      <w:r w:rsidR="005567F5" w:rsidRPr="0078181A">
        <w:rPr>
          <w:i/>
        </w:rPr>
        <w:t>M. tuberculosis</w:t>
      </w:r>
      <w:r w:rsidR="005567F5" w:rsidRPr="0078181A">
        <w:t xml:space="preserve"> during infection is believed to be due, in part, to populations of non-replicating bacilli</w:t>
      </w:r>
      <w:r w:rsidR="00BB72CE" w:rsidRPr="0078181A">
        <w:fldChar w:fldCharType="begin">
          <w:fldData xml:space="preserve">PEVuZE5vdGU+PENpdGU+PEF1dGhvcj5OYXRoYW48L0F1dGhvcj48WWVhcj4yMDEyPC9ZZWFyPjxS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</w:fldData>
        </w:fldChar>
      </w:r>
      <w:r w:rsidR="00A8021C" w:rsidRPr="0078181A">
        <w:instrText xml:space="preserve"> ADDIN EN.CITE </w:instrText>
      </w:r>
      <w:r w:rsidR="00A8021C" w:rsidRPr="0078181A">
        <w:fldChar w:fldCharType="begin">
          <w:fldData xml:space="preserve">PEVuZE5vdGU+PENpdGU+PEF1dGhvcj5OYXRoYW48L0F1dGhvcj48WWVhcj4yMDEyPC9ZZWFyPjxS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</w:fldData>
        </w:fldChar>
      </w:r>
      <w:r w:rsidR="00A8021C" w:rsidRPr="0078181A">
        <w:instrText xml:space="preserve"> ADDIN EN.CITE.DATA </w:instrText>
      </w:r>
      <w:r w:rsidR="00A8021C" w:rsidRPr="0078181A">
        <w:fldChar w:fldCharType="end"/>
      </w:r>
      <w:r w:rsidR="00BB72CE" w:rsidRPr="0078181A">
        <w:fldChar w:fldCharType="separate"/>
      </w:r>
      <w:hyperlink w:anchor="_ENREF_1" w:tooltip="Nathan, 2012 #247" w:history="1">
        <w:r w:rsidR="00A8021C" w:rsidRPr="0078181A">
          <w:rPr>
            <w:noProof/>
            <w:vertAlign w:val="superscript"/>
          </w:rPr>
          <w:t>1</w:t>
        </w:r>
      </w:hyperlink>
      <w:r w:rsidR="00BB72CE" w:rsidRPr="0078181A">
        <w:rPr>
          <w:noProof/>
          <w:vertAlign w:val="superscript"/>
        </w:rPr>
        <w:t>,</w:t>
      </w:r>
      <w:hyperlink w:anchor="_ENREF_2" w:tooltip="Gomez, 2004 #879" w:history="1">
        <w:r w:rsidR="00A8021C" w:rsidRPr="0078181A">
          <w:rPr>
            <w:noProof/>
            <w:vertAlign w:val="superscript"/>
          </w:rPr>
          <w:t>2</w:t>
        </w:r>
      </w:hyperlink>
      <w:r w:rsidR="00BB72CE" w:rsidRPr="0078181A">
        <w:fldChar w:fldCharType="end"/>
      </w:r>
      <w:r w:rsidR="005567F5" w:rsidRPr="0078181A">
        <w:t xml:space="preserve">. </w:t>
      </w:r>
      <w:r w:rsidR="00985423" w:rsidRPr="0078181A">
        <w:t>Class I persisters</w:t>
      </w:r>
      <w:r w:rsidR="00B43AEB" w:rsidRPr="0078181A">
        <w:t xml:space="preserve"> displaying phenotypic drug resistance arise via </w:t>
      </w:r>
      <w:r w:rsidR="009F287D" w:rsidRPr="0078181A">
        <w:t xml:space="preserve">rare </w:t>
      </w:r>
      <w:r w:rsidR="00B43AEB" w:rsidRPr="0078181A">
        <w:t xml:space="preserve">stochastic mechanisms amongst </w:t>
      </w:r>
      <w:r w:rsidR="003C2FC5" w:rsidRPr="0078181A">
        <w:t xml:space="preserve">large </w:t>
      </w:r>
      <w:r w:rsidR="00B43AEB" w:rsidRPr="0078181A">
        <w:t>populations of drug sensitive cells</w:t>
      </w:r>
      <w:r w:rsidR="00B43AEB" w:rsidRPr="0078181A">
        <w:fldChar w:fldCharType="begin">
          <w:fldData xml:space="preserve">PEVuZE5vdGU+PENpdGU+PEF1dGhvcj5CYWxhYmFuPC9BdXRob3I+PFllYXI+MjAwNDwvWWVhcj48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</w:fldData>
        </w:fldChar>
      </w:r>
      <w:r w:rsidR="002C0C5C" w:rsidRPr="0078181A">
        <w:instrText xml:space="preserve"> ADDIN EN.CITE </w:instrText>
      </w:r>
      <w:r w:rsidR="002C0C5C" w:rsidRPr="0078181A">
        <w:fldChar w:fldCharType="begin">
          <w:fldData xml:space="preserve">PEVuZE5vdGU+PENpdGU+PEF1dGhvcj5CYWxhYmFuPC9BdXRob3I+PFllYXI+MjAwNDwvWWVhcj48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</w:fldData>
        </w:fldChar>
      </w:r>
      <w:r w:rsidR="002C0C5C" w:rsidRPr="0078181A">
        <w:instrText xml:space="preserve"> ADDIN EN.CITE.DATA </w:instrText>
      </w:r>
      <w:r w:rsidR="002C0C5C" w:rsidRPr="0078181A">
        <w:fldChar w:fldCharType="end"/>
      </w:r>
      <w:r w:rsidR="00B43AEB" w:rsidRPr="0078181A">
        <w:fldChar w:fldCharType="separate"/>
      </w:r>
      <w:hyperlink w:anchor="_ENREF_3" w:tooltip="Balaban, 2004 #815" w:history="1">
        <w:r w:rsidR="00A8021C" w:rsidRPr="0078181A">
          <w:rPr>
            <w:noProof/>
            <w:vertAlign w:val="superscript"/>
          </w:rPr>
          <w:t>3</w:t>
        </w:r>
      </w:hyperlink>
      <w:r w:rsidR="00B43AEB" w:rsidRPr="0078181A">
        <w:rPr>
          <w:noProof/>
          <w:vertAlign w:val="superscript"/>
        </w:rPr>
        <w:t>,</w:t>
      </w:r>
      <w:hyperlink w:anchor="_ENREF_4" w:tooltip="Bigger, 1944 #448" w:history="1">
        <w:r w:rsidR="00A8021C" w:rsidRPr="0078181A">
          <w:rPr>
            <w:noProof/>
            <w:vertAlign w:val="superscript"/>
          </w:rPr>
          <w:t>4</w:t>
        </w:r>
      </w:hyperlink>
      <w:r w:rsidR="00B43AEB" w:rsidRPr="0078181A">
        <w:fldChar w:fldCharType="end"/>
      </w:r>
      <w:r w:rsidR="00B43AEB" w:rsidRPr="0078181A">
        <w:t>.</w:t>
      </w:r>
      <w:r w:rsidR="00985423" w:rsidRPr="0078181A">
        <w:t xml:space="preserve"> </w:t>
      </w:r>
      <w:r w:rsidR="005567F5" w:rsidRPr="0078181A">
        <w:t xml:space="preserve">  </w:t>
      </w:r>
      <w:r w:rsidR="005D0AD5" w:rsidRPr="0078181A">
        <w:t xml:space="preserve">Class II persisters are rendered non-replicating by factors of host immunity, including external stresses in microenvironments encountered during infection.  </w:t>
      </w:r>
      <w:r w:rsidR="005567F5" w:rsidRPr="0078181A">
        <w:t xml:space="preserve">We recently developed an </w:t>
      </w:r>
      <w:r w:rsidR="008909FA" w:rsidRPr="0078181A">
        <w:rPr>
          <w:i/>
        </w:rPr>
        <w:t>in vitro</w:t>
      </w:r>
      <w:r w:rsidR="005567F5" w:rsidRPr="0078181A">
        <w:t xml:space="preserve"> model of Class II non-replicating persistence </w:t>
      </w:r>
      <w:r w:rsidR="003C2FC5" w:rsidRPr="0078181A">
        <w:t xml:space="preserve">to mimic conditions confronted by </w:t>
      </w:r>
      <w:r w:rsidR="003C2FC5" w:rsidRPr="0078181A">
        <w:rPr>
          <w:i/>
        </w:rPr>
        <w:t>M. tuberculosis</w:t>
      </w:r>
      <w:r w:rsidR="003C2FC5" w:rsidRPr="0078181A">
        <w:t xml:space="preserve"> in activated macrophages and granulomas.  The multi</w:t>
      </w:r>
      <w:r w:rsidR="00485784" w:rsidRPr="0078181A">
        <w:t>-</w:t>
      </w:r>
      <w:r w:rsidR="003C2FC5" w:rsidRPr="0078181A">
        <w:t>stress model of Class II persistence</w:t>
      </w:r>
      <w:r w:rsidR="005567F5" w:rsidRPr="0078181A">
        <w:t xml:space="preserve"> include</w:t>
      </w:r>
      <w:r w:rsidR="003C2FC5" w:rsidRPr="0078181A">
        <w:t>s</w:t>
      </w:r>
      <w:r w:rsidR="005567F5" w:rsidRPr="0078181A">
        <w:t xml:space="preserve"> </w:t>
      </w:r>
      <w:r w:rsidR="003C2FC5" w:rsidRPr="0078181A">
        <w:t xml:space="preserve">conditions that slow growth, such as </w:t>
      </w:r>
      <w:r w:rsidR="005567F5" w:rsidRPr="0078181A">
        <w:t xml:space="preserve">a fatty acid carbon source, </w:t>
      </w:r>
      <w:r w:rsidR="00C35D0C" w:rsidRPr="0078181A">
        <w:t>and</w:t>
      </w:r>
      <w:r w:rsidR="003C2FC5" w:rsidRPr="0078181A">
        <w:t xml:space="preserve"> completely halt growth, such as mild acidity (pH 5.0),</w:t>
      </w:r>
      <w:r w:rsidR="005567F5" w:rsidRPr="0078181A">
        <w:t xml:space="preserve"> </w:t>
      </w:r>
      <w:r w:rsidR="00C35D0C" w:rsidRPr="0078181A">
        <w:t>hypoxia (1% O</w:t>
      </w:r>
      <w:r w:rsidR="00C35D0C" w:rsidRPr="0078181A">
        <w:rPr>
          <w:vertAlign w:val="subscript"/>
        </w:rPr>
        <w:t>2</w:t>
      </w:r>
      <w:r w:rsidR="00C35D0C" w:rsidRPr="0078181A">
        <w:t xml:space="preserve">), and </w:t>
      </w:r>
      <w:r w:rsidR="005567F5" w:rsidRPr="0078181A">
        <w:t xml:space="preserve">nitric oxide and </w:t>
      </w:r>
      <w:r w:rsidR="00906601" w:rsidRPr="0078181A">
        <w:t xml:space="preserve">other </w:t>
      </w:r>
      <w:r w:rsidR="005567F5" w:rsidRPr="0078181A">
        <w:t>reactive nitrogen intermediates</w:t>
      </w:r>
      <w:r w:rsidR="00C35D0C" w:rsidRPr="0078181A">
        <w:t xml:space="preserve"> </w:t>
      </w:r>
      <w:hyperlink w:anchor="_ENREF_5" w:tooltip="Bryk, 2008 #895" w:history="1">
        <w:r w:rsidR="00A8021C" w:rsidRPr="0078181A">
          <w:fldChar w:fldCharType="begin">
            <w:fldData xml:space="preserve">PEVuZE5vdGU+PENpdGU+PEF1dGhvcj5CcnlrPC9BdXRob3I+PFllYXI+MjAwODwvWWVhcj48UmVj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xNjAwNC0xMTwvcGFnZXM+PHZvbHVtZT4xMDk8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</w:fldData>
          </w:fldChar>
        </w:r>
        <w:r w:rsidR="00A8021C" w:rsidRPr="0078181A">
          <w:instrText xml:space="preserve"> ADDIN EN.CITE </w:instrText>
        </w:r>
        <w:r w:rsidR="00A8021C" w:rsidRPr="0078181A">
          <w:fldChar w:fldCharType="begin">
            <w:fldData xml:space="preserve">PEVuZE5vdGU+PENpdGU+PEF1dGhvcj5CcnlrPC9BdXRob3I+PFllYXI+MjAwODwvWWVhcj48UmVj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xNjAwNC0xMTwvcGFnZXM+PHZvbHVtZT4xMDk8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</w:fldData>
          </w:fldChar>
        </w:r>
        <w:r w:rsidR="00A8021C" w:rsidRPr="0078181A">
          <w:instrText xml:space="preserve"> ADDIN EN.CITE.DATA </w:instrText>
        </w:r>
        <w:r w:rsidR="00A8021C" w:rsidRPr="0078181A">
          <w:fldChar w:fldCharType="end"/>
        </w:r>
        <w:r w:rsidR="00A8021C" w:rsidRPr="0078181A">
          <w:fldChar w:fldCharType="separate"/>
        </w:r>
        <w:r w:rsidR="00A8021C" w:rsidRPr="0078181A">
          <w:rPr>
            <w:noProof/>
            <w:vertAlign w:val="superscript"/>
          </w:rPr>
          <w:t>5-9</w:t>
        </w:r>
        <w:r w:rsidR="00A8021C" w:rsidRPr="0078181A">
          <w:fldChar w:fldCharType="end"/>
        </w:r>
      </w:hyperlink>
      <w:r w:rsidR="005567F5" w:rsidRPr="0078181A">
        <w:t xml:space="preserve">.  Large-scale screening </w:t>
      </w:r>
      <w:r w:rsidR="003C2FC5" w:rsidRPr="0078181A">
        <w:t>employing</w:t>
      </w:r>
      <w:r w:rsidR="005567F5" w:rsidRPr="0078181A">
        <w:t xml:space="preserve"> this</w:t>
      </w:r>
      <w:r w:rsidR="00B43AEB" w:rsidRPr="0078181A">
        <w:t xml:space="preserve"> multi</w:t>
      </w:r>
      <w:r w:rsidR="00485784" w:rsidRPr="0078181A">
        <w:t>-</w:t>
      </w:r>
      <w:r w:rsidR="00B43AEB" w:rsidRPr="0078181A">
        <w:t>stress model of non-replication</w:t>
      </w:r>
      <w:r w:rsidR="009A1C9A" w:rsidRPr="0078181A">
        <w:t>, and other</w:t>
      </w:r>
      <w:r w:rsidR="005567F5" w:rsidRPr="0078181A">
        <w:t xml:space="preserve"> Class II non-replicating model</w:t>
      </w:r>
      <w:r w:rsidR="009A1C9A" w:rsidRPr="0078181A">
        <w:t>s</w:t>
      </w:r>
      <w:r w:rsidR="00C35D0C" w:rsidRPr="0078181A">
        <w:t xml:space="preserve">, </w:t>
      </w:r>
      <w:r w:rsidR="005567F5" w:rsidRPr="0078181A">
        <w:t>has yield</w:t>
      </w:r>
      <w:r w:rsidR="00B43AEB" w:rsidRPr="0078181A">
        <w:t>ed</w:t>
      </w:r>
      <w:r w:rsidR="005567F5" w:rsidRPr="0078181A">
        <w:t xml:space="preserve"> </w:t>
      </w:r>
      <w:r w:rsidR="00070B15" w:rsidRPr="0078181A">
        <w:t xml:space="preserve">diverse </w:t>
      </w:r>
      <w:r w:rsidR="005567F5" w:rsidRPr="0078181A">
        <w:t xml:space="preserve">molecules </w:t>
      </w:r>
      <w:r w:rsidR="003C2FC5" w:rsidRPr="0078181A">
        <w:t>whose</w:t>
      </w:r>
      <w:r w:rsidR="005567F5" w:rsidRPr="0078181A">
        <w:t xml:space="preserve"> activity </w:t>
      </w:r>
      <w:r w:rsidR="003C2FC5" w:rsidRPr="0078181A">
        <w:t xml:space="preserve">is directed against </w:t>
      </w:r>
      <w:r w:rsidR="005567F5" w:rsidRPr="0078181A">
        <w:t>the non-replicating state</w:t>
      </w:r>
      <w:r w:rsidR="00070B15" w:rsidRPr="0078181A">
        <w:fldChar w:fldCharType="begin">
          <w:fldData xml:space="preserve">PEVuZE5vdGU+PENpdGU+PEF1dGhvcj5CcnlrPC9BdXRob3I+PFllYXI+MjAwODwvWWVhcj48UmVj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wvcGVyaW9kaWNhbD48YWx0LXBlcmlvZGljYWw+PGZ1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=
</w:fldData>
        </w:fldChar>
      </w:r>
      <w:r w:rsidR="00A8021C" w:rsidRPr="0078181A">
        <w:instrText xml:space="preserve"> ADDIN EN.CITE </w:instrText>
      </w:r>
      <w:r w:rsidR="00A8021C" w:rsidRPr="0078181A">
        <w:fldChar w:fldCharType="begin">
          <w:fldData xml:space="preserve">PEVuZE5vdGU+PENpdGU+PEF1dGhvcj5CcnlrPC9BdXRob3I+PFllYXI+MjAwODwvWWVhcj48UmVj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wvcGVyaW9kaWNhbD48YWx0LXBlcmlvZGljYWw+PGZ1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=
</w:fldData>
        </w:fldChar>
      </w:r>
      <w:r w:rsidR="00A8021C" w:rsidRPr="0078181A">
        <w:instrText xml:space="preserve"> ADDIN EN.CITE.DATA </w:instrText>
      </w:r>
      <w:r w:rsidR="00A8021C" w:rsidRPr="0078181A">
        <w:fldChar w:fldCharType="end"/>
      </w:r>
      <w:r w:rsidR="00070B15" w:rsidRPr="0078181A">
        <w:fldChar w:fldCharType="separate"/>
      </w:r>
      <w:hyperlink w:anchor="_ENREF_5" w:tooltip="Bryk, 2008 #895" w:history="1">
        <w:r w:rsidR="00A8021C" w:rsidRPr="0078181A">
          <w:rPr>
            <w:noProof/>
            <w:vertAlign w:val="superscript"/>
          </w:rPr>
          <w:t>5-7</w:t>
        </w:r>
      </w:hyperlink>
      <w:r w:rsidR="00B43AEB" w:rsidRPr="0078181A">
        <w:rPr>
          <w:noProof/>
          <w:vertAlign w:val="superscript"/>
        </w:rPr>
        <w:t>,</w:t>
      </w:r>
      <w:hyperlink w:anchor="_ENREF_9" w:tooltip="Warrier, 2015 #477" w:history="1">
        <w:r w:rsidR="00A8021C" w:rsidRPr="0078181A">
          <w:rPr>
            <w:noProof/>
            <w:vertAlign w:val="superscript"/>
          </w:rPr>
          <w:t>9-18</w:t>
        </w:r>
      </w:hyperlink>
      <w:r w:rsidR="00070B15" w:rsidRPr="0078181A">
        <w:fldChar w:fldCharType="end"/>
      </w:r>
      <w:r w:rsidR="005567F5" w:rsidRPr="0078181A">
        <w:t xml:space="preserve">.  </w:t>
      </w:r>
      <w:r w:rsidR="00783199" w:rsidRPr="0078181A">
        <w:t>The same non-replicating screens</w:t>
      </w:r>
      <w:r w:rsidR="005567F5" w:rsidRPr="0078181A">
        <w:t xml:space="preserve"> </w:t>
      </w:r>
      <w:r w:rsidR="00BB72CE" w:rsidRPr="0078181A">
        <w:t>also</w:t>
      </w:r>
      <w:r w:rsidR="005567F5" w:rsidRPr="0078181A">
        <w:t xml:space="preserve"> </w:t>
      </w:r>
      <w:r w:rsidR="00B73752" w:rsidRPr="0078181A">
        <w:t>revealed</w:t>
      </w:r>
      <w:r w:rsidR="005567F5" w:rsidRPr="0078181A">
        <w:t xml:space="preserve"> </w:t>
      </w:r>
      <w:r w:rsidR="00B73752" w:rsidRPr="0078181A">
        <w:t>a</w:t>
      </w:r>
      <w:r w:rsidR="00783199" w:rsidRPr="0078181A">
        <w:t xml:space="preserve"> </w:t>
      </w:r>
      <w:r w:rsidR="005A3EAF" w:rsidRPr="0078181A">
        <w:t>category</w:t>
      </w:r>
      <w:r w:rsidR="00783199" w:rsidRPr="0078181A">
        <w:t xml:space="preserve"> of</w:t>
      </w:r>
      <w:r w:rsidR="005567F5" w:rsidRPr="0078181A">
        <w:t xml:space="preserve"> molecules </w:t>
      </w:r>
      <w:r w:rsidR="00DC1EDF" w:rsidRPr="0078181A">
        <w:t>that possess</w:t>
      </w:r>
      <w:r w:rsidR="005567F5" w:rsidRPr="0078181A">
        <w:t xml:space="preserve"> activity against both replicating and non-replicating bacilli, termed “dual actives”</w:t>
      </w:r>
      <w:r w:rsidR="00070B15" w:rsidRPr="0078181A">
        <w:fldChar w:fldCharType="begin">
          <w:fldData xml:space="preserve">PEVuZE5vdGU+PENpdGU+PEF1dGhvcj5EYXJieTwvQXV0aG9yPjxZZWFyPjIwMTA8L1llYXI+PFJl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==
</w:fldData>
        </w:fldChar>
      </w:r>
      <w:r w:rsidR="00665DAD" w:rsidRPr="0078181A">
        <w:instrText xml:space="preserve"> ADDIN EN.CITE </w:instrText>
      </w:r>
      <w:r w:rsidR="00665DAD" w:rsidRPr="0078181A">
        <w:fldChar w:fldCharType="begin">
          <w:fldData xml:space="preserve">PEVuZE5vdGU+PENpdGU+PEF1dGhvcj5EYXJieTwvQXV0aG9yPjxZZWFyPjIwMTA8L1llYXI+PFJl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==
</w:fldData>
        </w:fldChar>
      </w:r>
      <w:r w:rsidR="00665DAD" w:rsidRPr="0078181A">
        <w:instrText xml:space="preserve"> ADDIN EN.CITE.DATA </w:instrText>
      </w:r>
      <w:r w:rsidR="00665DAD" w:rsidRPr="0078181A">
        <w:fldChar w:fldCharType="end"/>
      </w:r>
      <w:r w:rsidR="00070B15" w:rsidRPr="0078181A">
        <w:fldChar w:fldCharType="separate"/>
      </w:r>
      <w:hyperlink w:anchor="_ENREF_7" w:tooltip="Gold, 2015 #503" w:history="1">
        <w:r w:rsidR="00A8021C" w:rsidRPr="0078181A">
          <w:rPr>
            <w:noProof/>
            <w:vertAlign w:val="superscript"/>
          </w:rPr>
          <w:t>7</w:t>
        </w:r>
      </w:hyperlink>
      <w:r w:rsidR="00556043" w:rsidRPr="0078181A">
        <w:rPr>
          <w:noProof/>
          <w:vertAlign w:val="superscript"/>
        </w:rPr>
        <w:t>,</w:t>
      </w:r>
      <w:hyperlink w:anchor="_ENREF_10" w:tooltip="Zheng, 2014 #469" w:history="1">
        <w:r w:rsidR="00A8021C" w:rsidRPr="0078181A">
          <w:rPr>
            <w:noProof/>
            <w:vertAlign w:val="superscript"/>
          </w:rPr>
          <w:t>10</w:t>
        </w:r>
      </w:hyperlink>
      <w:r w:rsidR="00556043" w:rsidRPr="0078181A">
        <w:rPr>
          <w:noProof/>
          <w:vertAlign w:val="superscript"/>
        </w:rPr>
        <w:t>,</w:t>
      </w:r>
      <w:hyperlink w:anchor="_ENREF_12" w:tooltip="Darby, 2010 #887" w:history="1">
        <w:r w:rsidR="00A8021C" w:rsidRPr="0078181A">
          <w:rPr>
            <w:noProof/>
            <w:vertAlign w:val="superscript"/>
          </w:rPr>
          <w:t>12</w:t>
        </w:r>
      </w:hyperlink>
      <w:r w:rsidR="00556043" w:rsidRPr="0078181A">
        <w:rPr>
          <w:noProof/>
          <w:vertAlign w:val="superscript"/>
        </w:rPr>
        <w:t>,</w:t>
      </w:r>
      <w:hyperlink w:anchor="_ENREF_19" w:tooltip="Franzblau, 2012 #519" w:history="1">
        <w:r w:rsidR="00A8021C" w:rsidRPr="0078181A">
          <w:rPr>
            <w:noProof/>
            <w:vertAlign w:val="superscript"/>
          </w:rPr>
          <w:t>19</w:t>
        </w:r>
      </w:hyperlink>
      <w:r w:rsidR="00556043" w:rsidRPr="0078181A">
        <w:rPr>
          <w:noProof/>
          <w:vertAlign w:val="superscript"/>
        </w:rPr>
        <w:t>,</w:t>
      </w:r>
      <w:hyperlink w:anchor="_ENREF_20" w:tooltip="Rebollo-Lopez, 2015 #645" w:history="1">
        <w:r w:rsidR="00A8021C" w:rsidRPr="0078181A">
          <w:rPr>
            <w:noProof/>
            <w:vertAlign w:val="superscript"/>
          </w:rPr>
          <w:t>20</w:t>
        </w:r>
      </w:hyperlink>
      <w:r w:rsidR="00070B15" w:rsidRPr="0078181A">
        <w:fldChar w:fldCharType="end"/>
      </w:r>
      <w:r w:rsidR="005567F5" w:rsidRPr="0078181A">
        <w:t xml:space="preserve">.  </w:t>
      </w:r>
    </w:p>
    <w:p w14:paraId="60B40872" w14:textId="77777777" w:rsidR="000E3758" w:rsidRPr="0078181A" w:rsidRDefault="000E3758" w:rsidP="00C646AE">
      <w:pPr>
        <w:jc w:val="both"/>
      </w:pPr>
    </w:p>
    <w:p w14:paraId="351D383E" w14:textId="7A9A5DCE" w:rsidR="005E6125" w:rsidRPr="0078181A" w:rsidRDefault="000E3758" w:rsidP="00C646AE">
      <w:pPr>
        <w:jc w:val="both"/>
      </w:pPr>
      <w:r w:rsidRPr="0078181A">
        <w:t xml:space="preserve">Antibacterial drug discovery in the hit-to-lead phase entails extensive characterization of candidate molecules to choose leads for </w:t>
      </w:r>
      <w:r w:rsidR="00906601" w:rsidRPr="0078181A">
        <w:t>hit expansion, preliminary</w:t>
      </w:r>
      <w:r w:rsidR="00810022" w:rsidRPr="0078181A">
        <w:t xml:space="preserve"> pharmacologic characterization, </w:t>
      </w:r>
      <w:r w:rsidRPr="0078181A">
        <w:t>target identification</w:t>
      </w:r>
      <w:r w:rsidR="00810022" w:rsidRPr="0078181A">
        <w:t xml:space="preserve">, and </w:t>
      </w:r>
      <w:r w:rsidR="00906601" w:rsidRPr="0078181A">
        <w:t xml:space="preserve">preliminary </w:t>
      </w:r>
      <w:r w:rsidR="008909FA" w:rsidRPr="0078181A">
        <w:rPr>
          <w:i/>
        </w:rPr>
        <w:t>in vivo</w:t>
      </w:r>
      <w:r w:rsidRPr="0078181A">
        <w:t xml:space="preserve"> efficacy studies.  As </w:t>
      </w:r>
      <w:r w:rsidR="00906601" w:rsidRPr="0078181A">
        <w:t xml:space="preserve">an early </w:t>
      </w:r>
      <w:r w:rsidRPr="0078181A">
        <w:t>step, anti-infectives are classified by their bacteriostatic or bactericidal mechanism of action and</w:t>
      </w:r>
      <w:r w:rsidR="00783199" w:rsidRPr="0078181A">
        <w:t>,</w:t>
      </w:r>
      <w:r w:rsidRPr="0078181A">
        <w:t xml:space="preserve"> </w:t>
      </w:r>
      <w:r w:rsidR="00783199" w:rsidRPr="0078181A">
        <w:t xml:space="preserve">if bactericidal, </w:t>
      </w:r>
      <w:r w:rsidRPr="0078181A">
        <w:t xml:space="preserve">whether bacterial kill is time- and/or concentration-dependent.  </w:t>
      </w:r>
      <w:r w:rsidR="005D0AD5" w:rsidRPr="0078181A">
        <w:t>The colony forming unit (CFU) assay is the</w:t>
      </w:r>
      <w:r w:rsidRPr="0078181A">
        <w:t xml:space="preserve"> classical</w:t>
      </w:r>
      <w:r w:rsidR="00D1089D" w:rsidRPr="0078181A">
        <w:t xml:space="preserve">, </w:t>
      </w:r>
      <w:r w:rsidR="005D0AD5" w:rsidRPr="0078181A">
        <w:t>gold standard</w:t>
      </w:r>
      <w:r w:rsidRPr="0078181A">
        <w:t xml:space="preserve"> method to address these questions</w:t>
      </w:r>
      <w:r w:rsidR="00D1089D" w:rsidRPr="0078181A">
        <w:t>.</w:t>
      </w:r>
      <w:r w:rsidRPr="0078181A">
        <w:t xml:space="preserve"> </w:t>
      </w:r>
      <w:r w:rsidR="00D1089D" w:rsidRPr="0078181A">
        <w:t xml:space="preserve">  </w:t>
      </w:r>
      <w:r w:rsidR="009455B9" w:rsidRPr="0078181A">
        <w:t xml:space="preserve">In the CFU assay, bacteria are exposed to a test agent, after which aliquots are removed, serially diluted, and aliquots of dilutions are spread on solid bacteriologic medium and incubated to permit growth of surviving cells.  </w:t>
      </w:r>
      <w:r w:rsidR="00E60829" w:rsidRPr="0078181A">
        <w:t>F</w:t>
      </w:r>
      <w:r w:rsidR="00D1089D" w:rsidRPr="0078181A">
        <w:t xml:space="preserve">inally, bacterial colonies are enumerated.  The CFU assay requires </w:t>
      </w:r>
      <w:r w:rsidR="005B7297" w:rsidRPr="0078181A">
        <w:t>large numbers of</w:t>
      </w:r>
      <w:r w:rsidR="00D1089D" w:rsidRPr="0078181A">
        <w:t xml:space="preserve"> microtiter plates to dilute cells</w:t>
      </w:r>
      <w:r w:rsidR="005B7297" w:rsidRPr="0078181A">
        <w:t xml:space="preserve"> </w:t>
      </w:r>
      <w:r w:rsidR="00D1089D" w:rsidRPr="0078181A">
        <w:t xml:space="preserve">and </w:t>
      </w:r>
      <w:r w:rsidR="00DC1EDF" w:rsidRPr="0078181A">
        <w:t xml:space="preserve">agar-containing </w:t>
      </w:r>
      <w:r w:rsidR="00D1089D" w:rsidRPr="0078181A">
        <w:t xml:space="preserve">Petri-plates to </w:t>
      </w:r>
      <w:r w:rsidR="00E96C65" w:rsidRPr="0078181A">
        <w:t>enumerate</w:t>
      </w:r>
      <w:r w:rsidR="00D1089D" w:rsidRPr="0078181A">
        <w:t xml:space="preserve"> surviving colonies. </w:t>
      </w:r>
      <w:r w:rsidR="005B7297" w:rsidRPr="0078181A">
        <w:t>The</w:t>
      </w:r>
      <w:r w:rsidR="00D1089D" w:rsidRPr="0078181A">
        <w:t xml:space="preserve"> CFU assay for slow growing mycobacteria is </w:t>
      </w:r>
      <w:r w:rsidR="005E6125" w:rsidRPr="0078181A">
        <w:t xml:space="preserve">hampered by </w:t>
      </w:r>
      <w:r w:rsidRPr="0078181A">
        <w:t>the</w:t>
      </w:r>
      <w:r w:rsidR="00E60829" w:rsidRPr="0078181A">
        <w:t>ir</w:t>
      </w:r>
      <w:r w:rsidRPr="0078181A">
        <w:t xml:space="preserve"> slow generation time (18-24 hours)</w:t>
      </w:r>
      <w:r w:rsidR="00E60829" w:rsidRPr="0078181A">
        <w:t>,</w:t>
      </w:r>
      <w:r w:rsidRPr="0078181A">
        <w:t xml:space="preserve"> </w:t>
      </w:r>
      <w:r w:rsidR="00E60829" w:rsidRPr="0078181A">
        <w:t xml:space="preserve">which </w:t>
      </w:r>
      <w:r w:rsidR="005E6125" w:rsidRPr="0078181A">
        <w:lastRenderedPageBreak/>
        <w:t xml:space="preserve">requires approximately </w:t>
      </w:r>
      <w:r w:rsidR="00DC1EDF" w:rsidRPr="0078181A">
        <w:t>3</w:t>
      </w:r>
      <w:r w:rsidRPr="0078181A">
        <w:t xml:space="preserve"> weeks for colonies to appear on plates.  </w:t>
      </w:r>
      <w:r w:rsidR="005B7297" w:rsidRPr="0078181A">
        <w:t xml:space="preserve">Furthermore, incubator space </w:t>
      </w:r>
      <w:r w:rsidR="008256AE" w:rsidRPr="0078181A">
        <w:t xml:space="preserve">is often limited </w:t>
      </w:r>
      <w:r w:rsidR="005B7297" w:rsidRPr="0078181A">
        <w:t xml:space="preserve">in specialized biosafety-level-3 facilities.  </w:t>
      </w:r>
    </w:p>
    <w:p w14:paraId="47FDC205" w14:textId="77777777" w:rsidR="005E6125" w:rsidRPr="0078181A" w:rsidRDefault="005E6125" w:rsidP="00C646AE">
      <w:pPr>
        <w:jc w:val="both"/>
      </w:pPr>
    </w:p>
    <w:p w14:paraId="4094D6D5" w14:textId="0EC32A2F" w:rsidR="000E3758" w:rsidRPr="0078181A" w:rsidRDefault="00FE7F1D" w:rsidP="00C646AE">
      <w:pPr>
        <w:jc w:val="both"/>
      </w:pPr>
      <w:r w:rsidRPr="0078181A">
        <w:t>While cumbersome</w:t>
      </w:r>
      <w:r w:rsidR="00B758A7" w:rsidRPr="0078181A">
        <w:t xml:space="preserve">, </w:t>
      </w:r>
      <w:r w:rsidR="00DC1EDF" w:rsidRPr="0078181A">
        <w:t xml:space="preserve">CFU assays </w:t>
      </w:r>
      <w:r w:rsidRPr="0078181A">
        <w:t xml:space="preserve">are </w:t>
      </w:r>
      <w:r w:rsidR="008256AE" w:rsidRPr="0078181A">
        <w:t xml:space="preserve">the </w:t>
      </w:r>
      <w:r w:rsidRPr="0078181A">
        <w:t xml:space="preserve">gold standard </w:t>
      </w:r>
      <w:r w:rsidR="008256AE" w:rsidRPr="0078181A">
        <w:t>to characterize</w:t>
      </w:r>
      <w:r w:rsidR="00DC1EDF" w:rsidRPr="0078181A">
        <w:t xml:space="preserve"> </w:t>
      </w:r>
      <w:r w:rsidR="008256AE" w:rsidRPr="0078181A">
        <w:t xml:space="preserve">the impact of </w:t>
      </w:r>
      <w:r w:rsidR="00DC1EDF" w:rsidRPr="0078181A">
        <w:t>non-replicating and dual</w:t>
      </w:r>
      <w:r w:rsidR="00556043" w:rsidRPr="0078181A">
        <w:t>-</w:t>
      </w:r>
      <w:r w:rsidR="00DC1EDF" w:rsidRPr="0078181A">
        <w:t>active molecules</w:t>
      </w:r>
      <w:r w:rsidR="008256AE" w:rsidRPr="0078181A">
        <w:t xml:space="preserve"> on mycobacteria</w:t>
      </w:r>
      <w:r w:rsidR="00DC1EDF" w:rsidRPr="0078181A">
        <w:t xml:space="preserve">.  </w:t>
      </w:r>
      <w:r w:rsidR="000E3758" w:rsidRPr="0078181A">
        <w:t xml:space="preserve">Non-replicating assays are subject to high false-positive rates </w:t>
      </w:r>
      <w:r w:rsidR="00B758A7" w:rsidRPr="0078181A">
        <w:t>as many are coupled to</w:t>
      </w:r>
      <w:r w:rsidR="000E3758" w:rsidRPr="0078181A">
        <w:t xml:space="preserve"> replicating assays to </w:t>
      </w:r>
      <w:r w:rsidR="009F06E7" w:rsidRPr="0078181A">
        <w:t>assess</w:t>
      </w:r>
      <w:r w:rsidR="000E3758" w:rsidRPr="0078181A">
        <w:t xml:space="preserve"> </w:t>
      </w:r>
      <w:r w:rsidR="009F06E7" w:rsidRPr="0078181A">
        <w:t xml:space="preserve">cellular </w:t>
      </w:r>
      <w:r w:rsidR="000E3758" w:rsidRPr="0078181A">
        <w:t>viability</w:t>
      </w:r>
      <w:hyperlink w:anchor="_ENREF_6" w:tooltip="Gold, 2012 #456" w:history="1">
        <w:r w:rsidR="00A8021C" w:rsidRPr="0078181A">
          <w:fldChar w:fldCharType="begin">
            <w:fldData xml:space="preserve">PEVuZE5vdGU+PENpdGU+PEF1dGhvcj5Hb2xkPC9BdXRob3I+PFllYXI+MjAxMjwvWWVhcj48UmVj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NjAwNC0xMTwvcGFnZXM+PHZvbHVtZT4xMDk8L3ZvbHVtZT48bnVtYmVyPjQwPC9u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</w:fldData>
          </w:fldChar>
        </w:r>
        <w:r w:rsidR="00A8021C" w:rsidRPr="0078181A">
          <w:instrText xml:space="preserve"> ADDIN EN.CITE </w:instrText>
        </w:r>
        <w:r w:rsidR="00A8021C" w:rsidRPr="0078181A">
          <w:fldChar w:fldCharType="begin">
            <w:fldData xml:space="preserve">PEVuZE5vdGU+PENpdGU+PEF1dGhvcj5Hb2xkPC9BdXRob3I+PFllYXI+MjAxMjwvWWVhcj48UmVj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NjAwNC0xMTwvcGFnZXM+PHZvbHVtZT4xMDk8L3ZvbHVtZT48bnVtYmVyPjQwPC9u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</w:fldData>
          </w:fldChar>
        </w:r>
        <w:r w:rsidR="00A8021C" w:rsidRPr="0078181A">
          <w:instrText xml:space="preserve"> ADDIN EN.CITE.DATA </w:instrText>
        </w:r>
        <w:r w:rsidR="00A8021C" w:rsidRPr="0078181A">
          <w:fldChar w:fldCharType="end"/>
        </w:r>
        <w:r w:rsidR="00A8021C" w:rsidRPr="0078181A">
          <w:fldChar w:fldCharType="separate"/>
        </w:r>
        <w:r w:rsidR="00A8021C" w:rsidRPr="0078181A">
          <w:rPr>
            <w:noProof/>
            <w:vertAlign w:val="superscript"/>
          </w:rPr>
          <w:t>6-8</w:t>
        </w:r>
        <w:r w:rsidR="00A8021C" w:rsidRPr="0078181A">
          <w:fldChar w:fldCharType="end"/>
        </w:r>
      </w:hyperlink>
      <w:r w:rsidR="000E3758" w:rsidRPr="0078181A">
        <w:t xml:space="preserve">.  </w:t>
      </w:r>
      <w:r w:rsidR="009F06E7" w:rsidRPr="0078181A">
        <w:t xml:space="preserve">For example, a </w:t>
      </w:r>
      <w:r w:rsidR="00E60829" w:rsidRPr="0078181A">
        <w:t xml:space="preserve">compound that has </w:t>
      </w:r>
      <w:r w:rsidR="009F06E7" w:rsidRPr="0078181A">
        <w:t>potent activ</w:t>
      </w:r>
      <w:r w:rsidR="00E60829" w:rsidRPr="0078181A">
        <w:t xml:space="preserve">ity against replicating </w:t>
      </w:r>
      <w:r w:rsidR="00E60829" w:rsidRPr="0078181A">
        <w:rPr>
          <w:i/>
        </w:rPr>
        <w:t>M. tuberculosis</w:t>
      </w:r>
      <w:r w:rsidR="00E60829" w:rsidRPr="0078181A">
        <w:t xml:space="preserve"> (a “replicating active”) </w:t>
      </w:r>
      <w:r w:rsidR="009F06E7" w:rsidRPr="0078181A">
        <w:t xml:space="preserve">may fail to kill during the non-replicating assay, yet can still kill </w:t>
      </w:r>
      <w:r w:rsidR="00701E04" w:rsidRPr="0078181A">
        <w:t>by virtue of carry-over from the non-replicating phase of the assay to the recovery phase of the assay</w:t>
      </w:r>
      <w:r w:rsidR="00E60829" w:rsidRPr="0078181A">
        <w:t>, which is conducted</w:t>
      </w:r>
      <w:r w:rsidR="00701E04" w:rsidRPr="0078181A">
        <w:t xml:space="preserve"> under </w:t>
      </w:r>
      <w:r w:rsidR="00E60829" w:rsidRPr="0078181A">
        <w:t>conditions that support replication (“</w:t>
      </w:r>
      <w:r w:rsidR="00701E04" w:rsidRPr="0078181A">
        <w:t>replicating conditions</w:t>
      </w:r>
      <w:r w:rsidR="00E60829" w:rsidRPr="0078181A">
        <w:t>”)</w:t>
      </w:r>
      <w:r w:rsidR="009F06E7" w:rsidRPr="0078181A">
        <w:t xml:space="preserve">.  </w:t>
      </w:r>
      <w:r w:rsidR="00294C78" w:rsidRPr="0078181A">
        <w:t>Compound carry over further</w:t>
      </w:r>
      <w:r w:rsidR="009F06E7" w:rsidRPr="0078181A">
        <w:t xml:space="preserve"> complicates analysis of dual active molecules, </w:t>
      </w:r>
      <w:r w:rsidR="00F834ED" w:rsidRPr="0078181A">
        <w:t>making it difficult to</w:t>
      </w:r>
      <w:r w:rsidR="009F06E7" w:rsidRPr="0078181A">
        <w:t xml:space="preserve"> distinguish</w:t>
      </w:r>
      <w:r w:rsidR="00294C78" w:rsidRPr="0078181A">
        <w:t xml:space="preserve"> whether</w:t>
      </w:r>
      <w:r w:rsidR="009F06E7" w:rsidRPr="0078181A">
        <w:t xml:space="preserve"> activity </w:t>
      </w:r>
      <w:r w:rsidR="00294C78" w:rsidRPr="0078181A">
        <w:t>was</w:t>
      </w:r>
      <w:r w:rsidR="009F06E7" w:rsidRPr="0078181A">
        <w:t xml:space="preserve"> replicating, non-replicating, or dual.</w:t>
      </w:r>
      <w:r w:rsidR="000E3758" w:rsidRPr="0078181A">
        <w:t xml:space="preserve">  </w:t>
      </w:r>
    </w:p>
    <w:p w14:paraId="290280D2" w14:textId="77777777" w:rsidR="000E3758" w:rsidRPr="0078181A" w:rsidRDefault="000E3758" w:rsidP="00C646AE">
      <w:pPr>
        <w:jc w:val="both"/>
      </w:pPr>
    </w:p>
    <w:p w14:paraId="2BB006B0" w14:textId="76D0137B" w:rsidR="00C872B8" w:rsidRPr="0078181A" w:rsidRDefault="000E3758" w:rsidP="00C646AE">
      <w:pPr>
        <w:jc w:val="both"/>
      </w:pPr>
      <w:r w:rsidRPr="0078181A">
        <w:t xml:space="preserve">To address </w:t>
      </w:r>
      <w:r w:rsidR="0070159F" w:rsidRPr="0078181A">
        <w:t>the</w:t>
      </w:r>
      <w:r w:rsidRPr="0078181A">
        <w:t xml:space="preserve"> issues</w:t>
      </w:r>
      <w:r w:rsidR="0070159F" w:rsidRPr="0078181A">
        <w:t xml:space="preserve"> described above</w:t>
      </w:r>
      <w:r w:rsidRPr="0078181A">
        <w:t xml:space="preserve">, we developed the </w:t>
      </w:r>
      <w:r w:rsidRPr="009A3A25">
        <w:rPr>
          <w:b/>
        </w:rPr>
        <w:t>c</w:t>
      </w:r>
      <w:r w:rsidRPr="009A3A25">
        <w:t xml:space="preserve">harcoal </w:t>
      </w:r>
      <w:r w:rsidRPr="009A3A25">
        <w:rPr>
          <w:b/>
        </w:rPr>
        <w:t>a</w:t>
      </w:r>
      <w:r w:rsidRPr="009A3A25">
        <w:t xml:space="preserve">gar </w:t>
      </w:r>
      <w:r w:rsidRPr="009A3A25">
        <w:rPr>
          <w:b/>
        </w:rPr>
        <w:t>r</w:t>
      </w:r>
      <w:r w:rsidRPr="009A3A25">
        <w:t xml:space="preserve">esazurin </w:t>
      </w:r>
      <w:r w:rsidRPr="009A3A25">
        <w:rPr>
          <w:b/>
        </w:rPr>
        <w:t>a</w:t>
      </w:r>
      <w:r w:rsidRPr="009A3A25">
        <w:t>ssay (CARA)</w:t>
      </w:r>
      <w:r w:rsidRPr="0078181A">
        <w:t xml:space="preserve"> </w:t>
      </w:r>
      <w:r w:rsidR="00070B15" w:rsidRPr="0078181A">
        <w:t>for</w:t>
      </w:r>
      <w:r w:rsidR="00BB72CE" w:rsidRPr="0078181A">
        <w:t xml:space="preserve"> </w:t>
      </w:r>
      <w:r w:rsidR="0070159F" w:rsidRPr="0078181A">
        <w:t xml:space="preserve">rapid, </w:t>
      </w:r>
      <w:r w:rsidRPr="0078181A">
        <w:t xml:space="preserve">semi-quantitative enumeration of mycobacterial species such as </w:t>
      </w:r>
      <w:r w:rsidRPr="0078181A">
        <w:rPr>
          <w:i/>
        </w:rPr>
        <w:t>M. tuberculosis</w:t>
      </w:r>
      <w:r w:rsidRPr="0078181A">
        <w:t xml:space="preserve">, </w:t>
      </w:r>
      <w:r w:rsidRPr="0078181A">
        <w:rPr>
          <w:i/>
        </w:rPr>
        <w:t>M. bovis</w:t>
      </w:r>
      <w:r w:rsidRPr="0078181A">
        <w:t xml:space="preserve"> BCG, and </w:t>
      </w:r>
      <w:r w:rsidRPr="0078181A">
        <w:rPr>
          <w:i/>
        </w:rPr>
        <w:t>M. smegmatis</w:t>
      </w:r>
      <w:hyperlink w:anchor="_ENREF_7" w:tooltip="Gold, 2015 #503" w:history="1">
        <w:r w:rsidR="00A8021C" w:rsidRPr="0078181A">
          <w:fldChar w:fldCharType="begin"/>
        </w:r>
        <w:r w:rsidR="00A8021C" w:rsidRPr="0078181A">
          <w:instrText xml:space="preserve"> ADDIN EN.CITE &lt;EndNote&gt;&lt;Cite&gt;&lt;Author&gt;Gold&lt;/Author&gt;&lt;Year&gt;2015&lt;/Year&gt;&lt;RecNum&gt;503&lt;/RecNum&gt;&lt;DisplayText&gt;&lt;style face="superscript"&gt;7&lt;/style&gt;&lt;/DisplayText&gt;&lt;record&gt;&lt;rec-number&gt;503&lt;/rec-number&gt;&lt;foreign-keys&gt;&lt;key app="EN" db-id="29rsp2zv4sxee7e5exbxxr0zwxzvstxzfwdf" timestamp="1442607371"&gt;503&lt;/key&gt;&lt;/foreign-keys&gt;&lt;ref-type name="Journal Article"&gt;17&lt;/ref-type&gt;&lt;contributors&gt;&lt;authors&gt;&lt;author&gt;Gold, B.&lt;/author&gt;&lt;author&gt;Roberts, J.&lt;/author&gt;&lt;author&gt;Ling, Y.&lt;/author&gt;&lt;author&gt;Lopez Quezada, L.&lt;/author&gt;&lt;author&gt;Glasheen, J.&lt;/author&gt;&lt;author&gt;Ballinger, E.&lt;/author&gt;&lt;author&gt;Somersan-Karakaya, S.&lt;/author&gt;&lt;author&gt;Warrier, T.&lt;/author&gt;&lt;author&gt;Warren, J. D.&lt;/author&gt;&lt;author&gt;Nathan, C.&lt;/author&gt;&lt;/authors&gt;&lt;/contributors&gt;&lt;auth-address&gt;Departments of Microbiology &amp;amp; Immunology bsg2001@med.cornell.edu.&amp;#xD;Departments of Microbiology &amp;amp; Immunology.&amp;#xD;Medicine.&amp;#xD;Milstein Chemistry Core Facility, Weill Cornell Medical College, New York, NY, 10065.&lt;/auth-address&gt;&lt;titles&gt;&lt;title&gt;Rapid, semi-quantitative assay to discriminate among compounds with activity against replicating or non-replicating Mycobacterium tuberculosis&lt;/title&gt;&lt;secondary-title&gt;Antimicrob Agents Chemother&lt;/secondary-title&gt;&lt;alt-title&gt;Antimicrobial agents and chemotherapy&lt;/alt-title&gt;&lt;/titles&gt;&lt;periodical&gt;&lt;full-title&gt;Antimicrob Agents Chemother&lt;/full-title&gt;&lt;/periodical&gt;&lt;alt-periodical&gt;&lt;full-title&gt;Antimicrob Agents Chemother&lt;/full-title&gt;&lt;abbr-1&gt;Antimicrobial agents and chemotherapy&lt;/abbr-1&gt;&lt;/alt-periodical&gt;&lt;dates&gt;&lt;year&gt;2015&lt;/year&gt;&lt;pub-dates&gt;&lt;date&gt;Aug 3&lt;/date&gt;&lt;/pub-dates&gt;&lt;/dates&gt;&lt;isbn&gt;1098-6596 (Electronic)&amp;#xD;0066-4804 (Linking)&lt;/isbn&gt;&lt;accession-num&gt;26239979&lt;/accession-num&gt;&lt;urls&gt;&lt;related-urls&gt;&lt;url&gt;http://www.ncbi.nlm.nih.gov/pubmed/26239979&lt;/url&gt;&lt;/related-urls&gt;&lt;/urls&gt;&lt;electronic-resource-num&gt;10.1128/AAC.00803-15&lt;/electronic-resource-num&gt;&lt;/record&gt;&lt;/Cite&gt;&lt;/EndNote&gt;</w:instrText>
        </w:r>
        <w:r w:rsidR="00A8021C" w:rsidRPr="0078181A">
          <w:fldChar w:fldCharType="separate"/>
        </w:r>
        <w:r w:rsidR="00A8021C" w:rsidRPr="0078181A">
          <w:rPr>
            <w:noProof/>
            <w:vertAlign w:val="superscript"/>
          </w:rPr>
          <w:t>7</w:t>
        </w:r>
        <w:r w:rsidR="00A8021C" w:rsidRPr="0078181A">
          <w:fldChar w:fldCharType="end"/>
        </w:r>
      </w:hyperlink>
      <w:r w:rsidR="00ED0753" w:rsidRPr="0078181A">
        <w:t xml:space="preserve"> (</w:t>
      </w:r>
      <w:r w:rsidR="00ED0753" w:rsidRPr="0078181A">
        <w:rPr>
          <w:b/>
        </w:rPr>
        <w:t xml:space="preserve">Figures 1 </w:t>
      </w:r>
      <w:r w:rsidR="00ED0753" w:rsidRPr="0078181A">
        <w:t>and</w:t>
      </w:r>
      <w:r w:rsidR="00ED0753" w:rsidRPr="0078181A">
        <w:rPr>
          <w:b/>
        </w:rPr>
        <w:t xml:space="preserve"> 2</w:t>
      </w:r>
      <w:r w:rsidR="00ED0753" w:rsidRPr="0078181A">
        <w:t>)</w:t>
      </w:r>
      <w:r w:rsidRPr="0078181A">
        <w:t xml:space="preserve">.  </w:t>
      </w:r>
      <w:r w:rsidR="008256AE" w:rsidRPr="0078181A">
        <w:t xml:space="preserve">In buffer solutions </w:t>
      </w:r>
      <w:r w:rsidR="008909FA" w:rsidRPr="0078181A">
        <w:rPr>
          <w:i/>
        </w:rPr>
        <w:t>in vitro</w:t>
      </w:r>
      <w:r w:rsidR="008256AE" w:rsidRPr="0078181A">
        <w:t>, a</w:t>
      </w:r>
      <w:r w:rsidR="00B758A7" w:rsidRPr="0078181A">
        <w:t xml:space="preserve">ctivated charcoal </w:t>
      </w:r>
      <w:r w:rsidR="008256AE" w:rsidRPr="0078181A">
        <w:t xml:space="preserve">rapidly sequesters </w:t>
      </w:r>
      <w:r w:rsidR="00E60829" w:rsidRPr="0078181A">
        <w:t xml:space="preserve">most of the </w:t>
      </w:r>
      <w:r w:rsidR="00B758A7" w:rsidRPr="0078181A">
        <w:t>standard drugs used to treat tuberculosis</w:t>
      </w:r>
      <w:hyperlink w:anchor="_ENREF_7" w:tooltip="Gold, 2015 #503" w:history="1">
        <w:r w:rsidR="00A8021C" w:rsidRPr="0078181A">
          <w:fldChar w:fldCharType="begin"/>
        </w:r>
        <w:r w:rsidR="00A8021C" w:rsidRPr="0078181A">
          <w:instrText xml:space="preserve"> ADDIN EN.CITE &lt;EndNote&gt;&lt;Cite&gt;&lt;Author&gt;Gold&lt;/Author&gt;&lt;Year&gt;2015&lt;/Year&gt;&lt;RecNum&gt;503&lt;/RecNum&gt;&lt;DisplayText&gt;&lt;style face="superscript"&gt;7&lt;/style&gt;&lt;/DisplayText&gt;&lt;record&gt;&lt;rec-number&gt;503&lt;/rec-number&gt;&lt;foreign-keys&gt;&lt;key app="EN" db-id="29rsp2zv4sxee7e5exbxxr0zwxzvstxzfwdf" timestamp="1442607371"&gt;503&lt;/key&gt;&lt;/foreign-keys&gt;&lt;ref-type name="Journal Article"&gt;17&lt;/ref-type&gt;&lt;contributors&gt;&lt;authors&gt;&lt;author&gt;Gold, B.&lt;/author&gt;&lt;author&gt;Roberts, J.&lt;/author&gt;&lt;author&gt;Ling, Y.&lt;/author&gt;&lt;author&gt;Lopez Quezada, L.&lt;/author&gt;&lt;author&gt;Glasheen, J.&lt;/author&gt;&lt;author&gt;Ballinger, E.&lt;/author&gt;&lt;author&gt;Somersan-Karakaya, S.&lt;/author&gt;&lt;author&gt;Warrier, T.&lt;/author&gt;&lt;author&gt;Warren, J. D.&lt;/author&gt;&lt;author&gt;Nathan, C.&lt;/author&gt;&lt;/authors&gt;&lt;/contributors&gt;&lt;auth-address&gt;Departments of Microbiology &amp;amp; Immunology bsg2001@med.cornell.edu.&amp;#xD;Departments of Microbiology &amp;amp; Immunology.&amp;#xD;Medicine.&amp;#xD;Milstein Chemistry Core Facility, Weill Cornell Medical College, New York, NY, 10065.&lt;/auth-address&gt;&lt;titles&gt;&lt;title&gt;Rapid, semi-quantitative assay to discriminate among compounds with activity against replicating or non-replicating Mycobacterium tuberculosis&lt;/title&gt;&lt;secondary-title&gt;Antimicrob Agents Chemother&lt;/secondary-title&gt;&lt;alt-title&gt;Antimicrobial agents and chemotherapy&lt;/alt-title&gt;&lt;/titles&gt;&lt;periodical&gt;&lt;full-title&gt;Antimicrob Agents Chemother&lt;/full-title&gt;&lt;/periodical&gt;&lt;alt-periodical&gt;&lt;full-title&gt;Antimicrob Agents Chemother&lt;/full-title&gt;&lt;abbr-1&gt;Antimicrobial agents and chemotherapy&lt;/abbr-1&gt;&lt;/alt-periodical&gt;&lt;dates&gt;&lt;year&gt;2015&lt;/year&gt;&lt;pub-dates&gt;&lt;date&gt;Aug 3&lt;/date&gt;&lt;/pub-dates&gt;&lt;/dates&gt;&lt;isbn&gt;1098-6596 (Electronic)&amp;#xD;0066-4804 (Linking)&lt;/isbn&gt;&lt;accession-num&gt;26239979&lt;/accession-num&gt;&lt;urls&gt;&lt;related-urls&gt;&lt;url&gt;http://www.ncbi.nlm.nih.gov/pubmed/26239979&lt;/url&gt;&lt;/related-urls&gt;&lt;/urls&gt;&lt;electronic-resource-num&gt;10.1128/AAC.00803-15&lt;/electronic-resource-num&gt;&lt;/record&gt;&lt;/Cite&gt;&lt;/EndNote&gt;</w:instrText>
        </w:r>
        <w:r w:rsidR="00A8021C" w:rsidRPr="0078181A">
          <w:fldChar w:fldCharType="separate"/>
        </w:r>
        <w:r w:rsidR="00A8021C" w:rsidRPr="0078181A">
          <w:rPr>
            <w:noProof/>
            <w:vertAlign w:val="superscript"/>
          </w:rPr>
          <w:t>7</w:t>
        </w:r>
        <w:r w:rsidR="00A8021C" w:rsidRPr="0078181A">
          <w:fldChar w:fldCharType="end"/>
        </w:r>
      </w:hyperlink>
      <w:r w:rsidR="00B758A7" w:rsidRPr="0078181A">
        <w:t xml:space="preserve">.  </w:t>
      </w:r>
      <w:r w:rsidR="008256AE" w:rsidRPr="0078181A">
        <w:t>Activated</w:t>
      </w:r>
      <w:r w:rsidR="00B758A7" w:rsidRPr="0078181A">
        <w:t xml:space="preserve"> charcoal </w:t>
      </w:r>
      <w:r w:rsidRPr="0078181A">
        <w:t xml:space="preserve">in CARA microplates </w:t>
      </w:r>
      <w:r w:rsidR="008256AE" w:rsidRPr="0078181A">
        <w:t>binds</w:t>
      </w:r>
      <w:r w:rsidRPr="0078181A">
        <w:t xml:space="preserve"> compounds that may carry over from </w:t>
      </w:r>
      <w:r w:rsidR="008256AE" w:rsidRPr="0078181A">
        <w:t>an assay microplate,</w:t>
      </w:r>
      <w:r w:rsidR="00B758A7" w:rsidRPr="0078181A">
        <w:t xml:space="preserve"> and</w:t>
      </w:r>
      <w:r w:rsidRPr="0078181A">
        <w:t xml:space="preserve"> </w:t>
      </w:r>
      <w:r w:rsidR="008256AE" w:rsidRPr="0078181A">
        <w:t xml:space="preserve">this feature of the CARA </w:t>
      </w:r>
      <w:r w:rsidRPr="0078181A">
        <w:t>eliminat</w:t>
      </w:r>
      <w:r w:rsidR="00B758A7" w:rsidRPr="0078181A">
        <w:t>es</w:t>
      </w:r>
      <w:r w:rsidRPr="0078181A">
        <w:t xml:space="preserve"> the requirement </w:t>
      </w:r>
      <w:r w:rsidR="008256AE" w:rsidRPr="0078181A">
        <w:t xml:space="preserve">to serially dilute assay well contents prior to enumeration </w:t>
      </w:r>
      <w:r w:rsidR="00BB72CE" w:rsidRPr="0078181A">
        <w:fldChar w:fldCharType="begin">
          <w:fldData xml:space="preserve">PEVuZE5vdGU+PENpdGU+PEF1dGhvcj5Hb2xkPC9BdXRob3I+PFllYXI+MjAxNTwvWWVhcj48UmVj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</w:fldData>
        </w:fldChar>
      </w:r>
      <w:r w:rsidR="00556043" w:rsidRPr="0078181A">
        <w:instrText xml:space="preserve"> ADDIN EN.CITE </w:instrText>
      </w:r>
      <w:r w:rsidR="00556043" w:rsidRPr="0078181A">
        <w:fldChar w:fldCharType="begin">
          <w:fldData xml:space="preserve">PEVuZE5vdGU+PENpdGU+PEF1dGhvcj5Hb2xkPC9BdXRob3I+PFllYXI+MjAxNTwvWWVhcj48UmVj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</w:fldData>
        </w:fldChar>
      </w:r>
      <w:r w:rsidR="00556043" w:rsidRPr="0078181A">
        <w:instrText xml:space="preserve"> ADDIN EN.CITE.DATA </w:instrText>
      </w:r>
      <w:r w:rsidR="00556043" w:rsidRPr="0078181A">
        <w:fldChar w:fldCharType="end"/>
      </w:r>
      <w:r w:rsidR="00BB72CE" w:rsidRPr="0078181A">
        <w:fldChar w:fldCharType="separate"/>
      </w:r>
      <w:hyperlink w:anchor="_ENREF_7" w:tooltip="Gold, 2015 #503" w:history="1">
        <w:r w:rsidR="00A8021C" w:rsidRPr="0078181A">
          <w:rPr>
            <w:noProof/>
            <w:vertAlign w:val="superscript"/>
          </w:rPr>
          <w:t>7</w:t>
        </w:r>
      </w:hyperlink>
      <w:r w:rsidR="00556043" w:rsidRPr="0078181A">
        <w:rPr>
          <w:noProof/>
          <w:vertAlign w:val="superscript"/>
        </w:rPr>
        <w:t>,</w:t>
      </w:r>
      <w:hyperlink w:anchor="_ENREF_21" w:tooltip="Tasneen, 2015 #508" w:history="1">
        <w:r w:rsidR="00A8021C" w:rsidRPr="0078181A">
          <w:rPr>
            <w:noProof/>
            <w:vertAlign w:val="superscript"/>
          </w:rPr>
          <w:t>21</w:t>
        </w:r>
      </w:hyperlink>
      <w:r w:rsidR="00556043" w:rsidRPr="0078181A">
        <w:rPr>
          <w:noProof/>
          <w:vertAlign w:val="superscript"/>
        </w:rPr>
        <w:t>,</w:t>
      </w:r>
      <w:hyperlink w:anchor="_ENREF_22" w:tooltip="Grosset, 2013 #544" w:history="1">
        <w:r w:rsidR="00A8021C" w:rsidRPr="0078181A">
          <w:rPr>
            <w:noProof/>
            <w:vertAlign w:val="superscript"/>
          </w:rPr>
          <w:t>22</w:t>
        </w:r>
      </w:hyperlink>
      <w:r w:rsidR="00BB72CE" w:rsidRPr="0078181A">
        <w:fldChar w:fldCharType="end"/>
      </w:r>
      <w:r w:rsidRPr="0078181A">
        <w:t xml:space="preserve">.  </w:t>
      </w:r>
      <w:r w:rsidR="00472777" w:rsidRPr="0078181A">
        <w:t>The number of m</w:t>
      </w:r>
      <w:r w:rsidR="00B758A7" w:rsidRPr="0078181A">
        <w:t xml:space="preserve">ycobacterial </w:t>
      </w:r>
      <w:r w:rsidR="0070159F" w:rsidRPr="0078181A">
        <w:t xml:space="preserve">microcolonies on the agar surface </w:t>
      </w:r>
      <w:r w:rsidR="00472777" w:rsidRPr="0078181A">
        <w:t>of CARA microplates is estimated by the addition of</w:t>
      </w:r>
      <w:r w:rsidR="00B82361" w:rsidRPr="0078181A">
        <w:t xml:space="preserve"> resazurin, </w:t>
      </w:r>
      <w:r w:rsidR="0070159F" w:rsidRPr="0078181A">
        <w:t>a blue dye,</w:t>
      </w:r>
      <w:r w:rsidRPr="0078181A">
        <w:t xml:space="preserve"> </w:t>
      </w:r>
      <w:r w:rsidR="00472777" w:rsidRPr="0078181A">
        <w:t>whose reduced form,</w:t>
      </w:r>
      <w:r w:rsidRPr="0078181A">
        <w:t xml:space="preserve"> </w:t>
      </w:r>
      <w:r w:rsidR="0070159F" w:rsidRPr="0078181A">
        <w:t xml:space="preserve">resorufin, </w:t>
      </w:r>
      <w:r w:rsidR="00472777" w:rsidRPr="0078181A">
        <w:t xml:space="preserve">is a </w:t>
      </w:r>
      <w:r w:rsidR="0070159F" w:rsidRPr="0078181A">
        <w:t>pink molecule</w:t>
      </w:r>
      <w:r w:rsidR="00FC461D" w:rsidRPr="0078181A">
        <w:t xml:space="preserve"> whose fluorescence is</w:t>
      </w:r>
      <w:r w:rsidR="0070159F" w:rsidRPr="0078181A">
        <w:t xml:space="preserve"> </w:t>
      </w:r>
      <w:r w:rsidRPr="0078181A">
        <w:t>measure</w:t>
      </w:r>
      <w:r w:rsidR="00DD7458" w:rsidRPr="0078181A">
        <w:t>d</w:t>
      </w:r>
      <w:r w:rsidRPr="0078181A">
        <w:t xml:space="preserve"> by a spectrophotometry</w:t>
      </w:r>
      <w:hyperlink w:anchor="_ENREF_23" w:tooltip="Shiloh, 1997 #468" w:history="1">
        <w:r w:rsidR="00A8021C" w:rsidRPr="0078181A">
          <w:fldChar w:fldCharType="begin"/>
        </w:r>
        <w:r w:rsidR="00A8021C" w:rsidRPr="0078181A">
          <w:instrText xml:space="preserve"> ADDIN EN.CITE &lt;EndNote&gt;&lt;Cite&gt;&lt;Author&gt;Shiloh&lt;/Author&gt;&lt;Year&gt;1997&lt;/Year&gt;&lt;RecNum&gt;468&lt;/RecNum&gt;&lt;DisplayText&gt;&lt;style face="superscript"&gt;23&lt;/style&gt;&lt;/DisplayText&gt;&lt;record&gt;&lt;rec-number&gt;468&lt;/rec-number&gt;&lt;foreign-keys&gt;&lt;key app="EN" db-id="dzs09p5tft9wpcertrkptrsrdw0adrpz059x" timestamp="1423590379"&gt;468&lt;/key&gt;&lt;/foreign-keys&gt;&lt;ref-type name="Journal Article"&gt;17&lt;/ref-type&gt;&lt;contributors&gt;&lt;authors&gt;&lt;author&gt;Shiloh, M. U.&lt;/author&gt;&lt;author&gt;Ruan, J.&lt;/author&gt;&lt;author&gt;Nathan, C.&lt;/author&gt;&lt;/authors&gt;&lt;/contributors&gt;&lt;auth-address&gt;Department of Medicine, Cornell University Medical College, New York, New York 10021, USA.&lt;/auth-address&gt;&lt;titles&gt;&lt;title&gt;Evaluation of bacterial survival and phagocyte function with a fluorescence-based microplate assay&lt;/title&gt;&lt;secondary-title&gt;Infect Immun&lt;/secondary-title&gt;&lt;alt-title&gt;Infection and immunity&lt;/alt-title&gt;&lt;/titles&gt;&lt;periodical&gt;&lt;full-title&gt;Infect Immun&lt;/full-title&gt;&lt;abbr-1&gt;Infection and immunity&lt;/abbr-1&gt;&lt;/periodical&gt;&lt;alt-periodical&gt;&lt;full-title&gt;Infect Immun&lt;/full-title&gt;&lt;abbr-1&gt;Infection and immunity&lt;/abbr-1&gt;&lt;/alt-periodical&gt;&lt;pages&gt;3193-8&lt;/pages&gt;&lt;volume&gt;65&lt;/volume&gt;&lt;number&gt;8&lt;/number&gt;&lt;keywords&gt;&lt;keyword&gt;Animals&lt;/keyword&gt;&lt;keyword&gt;*Blood Bactericidal Activity&lt;/keyword&gt;&lt;keyword&gt;Fluorescence&lt;/keyword&gt;&lt;keyword&gt;Glutathione/analogs &amp;amp; derivatives/pharmacology&lt;/keyword&gt;&lt;keyword&gt;Humans&lt;/keyword&gt;&lt;keyword&gt;Hydrogen Peroxide/pharmacology&lt;/keyword&gt;&lt;keyword&gt;Macrophages/*physiology&lt;/keyword&gt;&lt;keyword&gt;Mice&lt;/keyword&gt;&lt;keyword&gt;Mice, Inbred C57BL&lt;/keyword&gt;&lt;keyword&gt;Neutrophils/*physiology&lt;/keyword&gt;&lt;keyword&gt;Nitric Oxide Synthase/physiology&lt;/keyword&gt;&lt;keyword&gt;Nitroso Compounds/pharmacology&lt;/keyword&gt;&lt;keyword&gt;S-Nitrosoglutathione&lt;/keyword&gt;&lt;keyword&gt;Salmonella typhimurium/*immunology&lt;/keyword&gt;&lt;/keywords&gt;&lt;dates&gt;&lt;year&gt;1997&lt;/year&gt;&lt;pub-dates&gt;&lt;date&gt;Aug&lt;/date&gt;&lt;/pub-dates&gt;&lt;/dates&gt;&lt;isbn&gt;0019-9567 (Print)&amp;#xD;0019-9567 (Linking)&lt;/isbn&gt;&lt;accession-num&gt;9234774&lt;/accession-num&gt;&lt;urls&gt;&lt;related-urls&gt;&lt;url&gt;http://www.ncbi.nlm.nih.gov/pubmed/9234774&lt;/url&gt;&lt;/related-urls&gt;&lt;/urls&gt;&lt;custom2&gt;175451&lt;/custom2&gt;&lt;/record&gt;&lt;/Cite&gt;&lt;/EndNote&gt;</w:instrText>
        </w:r>
        <w:r w:rsidR="00A8021C" w:rsidRPr="0078181A">
          <w:fldChar w:fldCharType="separate"/>
        </w:r>
        <w:r w:rsidR="00A8021C" w:rsidRPr="0078181A">
          <w:rPr>
            <w:noProof/>
            <w:vertAlign w:val="superscript"/>
          </w:rPr>
          <w:t>23</w:t>
        </w:r>
        <w:r w:rsidR="00A8021C" w:rsidRPr="0078181A">
          <w:fldChar w:fldCharType="end"/>
        </w:r>
      </w:hyperlink>
      <w:r w:rsidRPr="0078181A">
        <w:t xml:space="preserve">.  CARA microplates are developed at 1-2 days for </w:t>
      </w:r>
      <w:r w:rsidRPr="0078181A">
        <w:rPr>
          <w:i/>
        </w:rPr>
        <w:t>M. smegmatis</w:t>
      </w:r>
      <w:r w:rsidRPr="0078181A">
        <w:t xml:space="preserve"> and 7-10 days for slow growing mycobacteria such as </w:t>
      </w:r>
      <w:r w:rsidRPr="0078181A">
        <w:rPr>
          <w:i/>
        </w:rPr>
        <w:t>M. tuberculosis</w:t>
      </w:r>
      <w:r w:rsidRPr="0078181A">
        <w:t xml:space="preserve"> and </w:t>
      </w:r>
      <w:r w:rsidRPr="0078181A">
        <w:rPr>
          <w:i/>
        </w:rPr>
        <w:t>M. bovis</w:t>
      </w:r>
      <w:r w:rsidRPr="0078181A">
        <w:t xml:space="preserve"> BCG.  The CARA </w:t>
      </w:r>
      <w:r w:rsidR="004A2CDC" w:rsidRPr="0078181A">
        <w:t xml:space="preserve">has </w:t>
      </w:r>
      <w:r w:rsidR="00472777" w:rsidRPr="0078181A">
        <w:t>a narrow dynamic range of</w:t>
      </w:r>
      <w:r w:rsidRPr="0078181A">
        <w:t xml:space="preserve"> </w:t>
      </w:r>
      <w:r w:rsidR="0070159F" w:rsidRPr="0078181A">
        <w:t>~</w:t>
      </w:r>
      <w:r w:rsidRPr="0078181A">
        <w:t xml:space="preserve"> 2-3 log</w:t>
      </w:r>
      <w:r w:rsidRPr="0078181A">
        <w:rPr>
          <w:vertAlign w:val="subscript"/>
        </w:rPr>
        <w:t>10</w:t>
      </w:r>
      <w:r w:rsidRPr="0078181A">
        <w:t xml:space="preserve"> difference in CFU</w:t>
      </w:r>
      <w:r w:rsidR="00472777" w:rsidRPr="0078181A">
        <w:t xml:space="preserve">.  </w:t>
      </w:r>
      <w:r w:rsidR="004A2CDC" w:rsidRPr="0078181A">
        <w:t xml:space="preserve"> </w:t>
      </w:r>
      <w:r w:rsidR="00F56754" w:rsidRPr="0078181A">
        <w:t xml:space="preserve">When used instead of a CFU assay, </w:t>
      </w:r>
      <w:r w:rsidR="0014628A" w:rsidRPr="0078181A">
        <w:t>a single</w:t>
      </w:r>
      <w:r w:rsidR="00F56754" w:rsidRPr="0078181A">
        <w:t xml:space="preserve"> CARA microplate replaces approximately 5 96-well plates used for serial dilutions and 120 tri-style agar plates used for plating.  Interpretation of CARA data helps guide </w:t>
      </w:r>
      <w:r w:rsidR="00E60829" w:rsidRPr="0078181A">
        <w:t xml:space="preserve">subsequent </w:t>
      </w:r>
      <w:r w:rsidR="00F56754" w:rsidRPr="0078181A">
        <w:t xml:space="preserve">studies by determining which </w:t>
      </w:r>
      <w:r w:rsidR="0063089E" w:rsidRPr="0078181A">
        <w:t xml:space="preserve">incubation </w:t>
      </w:r>
      <w:r w:rsidR="00F56754" w:rsidRPr="0078181A">
        <w:t>time</w:t>
      </w:r>
      <w:r w:rsidR="0063089E" w:rsidRPr="0078181A">
        <w:t>s</w:t>
      </w:r>
      <w:r w:rsidR="00F56754" w:rsidRPr="0078181A">
        <w:t xml:space="preserve"> and </w:t>
      </w:r>
      <w:r w:rsidR="0063089E" w:rsidRPr="0078181A">
        <w:t xml:space="preserve">compound </w:t>
      </w:r>
      <w:r w:rsidR="00F56754" w:rsidRPr="0078181A">
        <w:t xml:space="preserve">concentrations to test </w:t>
      </w:r>
      <w:r w:rsidR="0063089E" w:rsidRPr="0078181A">
        <w:t xml:space="preserve">in </w:t>
      </w:r>
      <w:r w:rsidR="00F56754" w:rsidRPr="0078181A">
        <w:t xml:space="preserve">more laborious CFU-based assays.  </w:t>
      </w:r>
    </w:p>
    <w:p w14:paraId="04191929" w14:textId="77777777" w:rsidR="00C872B8" w:rsidRPr="0078181A" w:rsidRDefault="00C872B8" w:rsidP="00C646AE">
      <w:pPr>
        <w:jc w:val="both"/>
      </w:pPr>
    </w:p>
    <w:p w14:paraId="2F29E815" w14:textId="1EFBA275" w:rsidR="00074C3A" w:rsidRPr="0078181A" w:rsidRDefault="005659A9" w:rsidP="00C646AE">
      <w:pPr>
        <w:jc w:val="both"/>
        <w:rPr>
          <w:b/>
        </w:rPr>
      </w:pPr>
      <w:r w:rsidRPr="0078181A">
        <w:rPr>
          <w:b/>
        </w:rPr>
        <w:t>PROTOCOL:</w:t>
      </w:r>
    </w:p>
    <w:p w14:paraId="75B9382E" w14:textId="77777777" w:rsidR="00BE2519" w:rsidRPr="0078181A" w:rsidRDefault="00BE2519" w:rsidP="00C646AE">
      <w:pPr>
        <w:jc w:val="both"/>
        <w:rPr>
          <w:b/>
        </w:rPr>
      </w:pPr>
    </w:p>
    <w:p w14:paraId="5DAD32A6" w14:textId="49403F09" w:rsidR="00D809D9" w:rsidRPr="002A0FE0" w:rsidRDefault="005659A9" w:rsidP="00C646AE">
      <w:pPr>
        <w:jc w:val="both"/>
        <w:rPr>
          <w:b/>
          <w:highlight w:val="yellow"/>
        </w:rPr>
      </w:pPr>
      <w:r w:rsidRPr="002A0FE0">
        <w:rPr>
          <w:b/>
          <w:highlight w:val="yellow"/>
        </w:rPr>
        <w:t xml:space="preserve">1. </w:t>
      </w:r>
      <w:r w:rsidR="00D809D9" w:rsidRPr="002A0FE0">
        <w:rPr>
          <w:b/>
          <w:highlight w:val="yellow"/>
        </w:rPr>
        <w:t>Preparation of CARA microplates:</w:t>
      </w:r>
    </w:p>
    <w:p w14:paraId="1F3BD140" w14:textId="77777777" w:rsidR="00F409E8" w:rsidRPr="002A0FE0" w:rsidRDefault="00F409E8" w:rsidP="00C646AE">
      <w:pPr>
        <w:jc w:val="both"/>
        <w:rPr>
          <w:b/>
          <w:highlight w:val="yellow"/>
        </w:rPr>
      </w:pPr>
    </w:p>
    <w:p w14:paraId="587CE08C" w14:textId="6E746B81" w:rsidR="00721EA3" w:rsidRPr="002A0FE0" w:rsidRDefault="00721EA3" w:rsidP="0078181A">
      <w:pPr>
        <w:pStyle w:val="ListParagraph"/>
        <w:numPr>
          <w:ilvl w:val="1"/>
          <w:numId w:val="1"/>
        </w:numPr>
        <w:spacing w:after="240"/>
        <w:ind w:left="0" w:firstLine="0"/>
        <w:contextualSpacing w:val="0"/>
        <w:jc w:val="both"/>
        <w:rPr>
          <w:highlight w:val="yellow"/>
        </w:rPr>
      </w:pPr>
      <w:r w:rsidRPr="002A0FE0">
        <w:rPr>
          <w:highlight w:val="yellow"/>
        </w:rPr>
        <w:t xml:space="preserve">Autoclave 900 mL of </w:t>
      </w:r>
      <w:r w:rsidR="006719F5" w:rsidRPr="002A0FE0">
        <w:rPr>
          <w:highlight w:val="yellow"/>
        </w:rPr>
        <w:t xml:space="preserve">Middlebrook </w:t>
      </w:r>
      <w:r w:rsidRPr="002A0FE0">
        <w:rPr>
          <w:highlight w:val="yellow"/>
        </w:rPr>
        <w:t xml:space="preserve">7H11 agar containing </w:t>
      </w:r>
      <w:r w:rsidR="004D41CA" w:rsidRPr="002A0FE0">
        <w:rPr>
          <w:highlight w:val="yellow"/>
        </w:rPr>
        <w:t xml:space="preserve">0.2% glycerol and </w:t>
      </w:r>
      <w:r w:rsidRPr="002A0FE0">
        <w:rPr>
          <w:highlight w:val="yellow"/>
        </w:rPr>
        <w:t>0.4% activated charcoal in a 2-liter Erlenmeyer flask</w:t>
      </w:r>
      <w:r w:rsidR="00B64330" w:rsidRPr="002A0FE0">
        <w:rPr>
          <w:highlight w:val="yellow"/>
        </w:rPr>
        <w:t>, or alternatively,</w:t>
      </w:r>
      <w:r w:rsidR="00D2622E" w:rsidRPr="002A0FE0">
        <w:rPr>
          <w:highlight w:val="yellow"/>
        </w:rPr>
        <w:t xml:space="preserve"> 450 mL in a 1-liter glass beaker.</w:t>
      </w:r>
      <w:r w:rsidRPr="002A0FE0">
        <w:rPr>
          <w:highlight w:val="yellow"/>
        </w:rPr>
        <w:t xml:space="preserve">  Include a large autoclavable stir bar</w:t>
      </w:r>
      <w:r w:rsidR="000A1ED0" w:rsidRPr="002A0FE0">
        <w:rPr>
          <w:highlight w:val="yellow"/>
        </w:rPr>
        <w:t xml:space="preserve"> in the flask</w:t>
      </w:r>
      <w:r w:rsidR="00B64330" w:rsidRPr="002A0FE0">
        <w:rPr>
          <w:highlight w:val="yellow"/>
        </w:rPr>
        <w:t xml:space="preserve"> or beaker</w:t>
      </w:r>
      <w:r w:rsidRPr="002A0FE0">
        <w:rPr>
          <w:highlight w:val="yellow"/>
        </w:rPr>
        <w:t>.</w:t>
      </w:r>
      <w:r w:rsidR="000E534C" w:rsidRPr="002A0FE0">
        <w:rPr>
          <w:highlight w:val="yellow"/>
        </w:rPr>
        <w:t xml:space="preserve">  Cover </w:t>
      </w:r>
      <w:r w:rsidR="00BE68E9" w:rsidRPr="002A0FE0">
        <w:rPr>
          <w:highlight w:val="yellow"/>
        </w:rPr>
        <w:t xml:space="preserve">the </w:t>
      </w:r>
      <w:r w:rsidR="000E534C" w:rsidRPr="002A0FE0">
        <w:rPr>
          <w:highlight w:val="yellow"/>
        </w:rPr>
        <w:t xml:space="preserve">opening of </w:t>
      </w:r>
      <w:r w:rsidR="00BE68E9" w:rsidRPr="002A0FE0">
        <w:rPr>
          <w:highlight w:val="yellow"/>
        </w:rPr>
        <w:t>the</w:t>
      </w:r>
      <w:r w:rsidR="000E534C" w:rsidRPr="002A0FE0">
        <w:rPr>
          <w:highlight w:val="yellow"/>
        </w:rPr>
        <w:t xml:space="preserve"> flask or beaker with aluminum foil and attach to glass with autoclave tape.</w:t>
      </w:r>
      <w:r w:rsidR="00DD7458" w:rsidRPr="002A0FE0">
        <w:rPr>
          <w:highlight w:val="yellow"/>
        </w:rPr>
        <w:t xml:space="preserve">  </w:t>
      </w:r>
    </w:p>
    <w:p w14:paraId="49BF3752" w14:textId="6EA15A06" w:rsidR="00721EA3" w:rsidRPr="002A0FE0" w:rsidRDefault="00721EA3" w:rsidP="0078181A">
      <w:pPr>
        <w:pStyle w:val="ListParagraph"/>
        <w:numPr>
          <w:ilvl w:val="1"/>
          <w:numId w:val="1"/>
        </w:numPr>
        <w:spacing w:after="240"/>
        <w:ind w:left="0" w:firstLine="0"/>
        <w:contextualSpacing w:val="0"/>
        <w:jc w:val="both"/>
        <w:rPr>
          <w:highlight w:val="yellow"/>
        </w:rPr>
      </w:pPr>
      <w:r w:rsidRPr="002A0FE0">
        <w:rPr>
          <w:highlight w:val="yellow"/>
        </w:rPr>
        <w:t>Cool to touch (approximately 55</w:t>
      </w:r>
      <w:r w:rsidR="009F287D" w:rsidRPr="002A0FE0">
        <w:rPr>
          <w:highlight w:val="yellow"/>
        </w:rPr>
        <w:t>-65</w:t>
      </w:r>
      <w:r w:rsidR="008909FA" w:rsidRPr="002A0FE0">
        <w:rPr>
          <w:highlight w:val="yellow"/>
        </w:rPr>
        <w:t xml:space="preserve"> </w:t>
      </w:r>
      <w:r w:rsidRPr="002A0FE0">
        <w:rPr>
          <w:highlight w:val="yellow"/>
        </w:rPr>
        <w:t>°C) on a magnetic stir plate set at a low speed to maintain the charcoal in suspension.</w:t>
      </w:r>
    </w:p>
    <w:p w14:paraId="0F693DB9" w14:textId="571BE527" w:rsidR="000A1ED0" w:rsidRPr="002A0FE0" w:rsidRDefault="00BE68E9" w:rsidP="0078181A">
      <w:pPr>
        <w:pStyle w:val="ListParagraph"/>
        <w:numPr>
          <w:ilvl w:val="1"/>
          <w:numId w:val="1"/>
        </w:numPr>
        <w:spacing w:after="240"/>
        <w:ind w:left="0" w:firstLine="0"/>
        <w:contextualSpacing w:val="0"/>
        <w:jc w:val="both"/>
        <w:rPr>
          <w:highlight w:val="yellow"/>
        </w:rPr>
      </w:pPr>
      <w:r w:rsidRPr="002A0FE0">
        <w:rPr>
          <w:highlight w:val="yellow"/>
        </w:rPr>
        <w:t>Perform a</w:t>
      </w:r>
      <w:r w:rsidR="000A1ED0" w:rsidRPr="002A0FE0">
        <w:rPr>
          <w:highlight w:val="yellow"/>
        </w:rPr>
        <w:t>ll subsequent steps aseptically in a biosafety hood</w:t>
      </w:r>
      <w:r w:rsidR="009F287D" w:rsidRPr="002A0FE0">
        <w:rPr>
          <w:highlight w:val="yellow"/>
        </w:rPr>
        <w:t xml:space="preserve"> that has a magnetic stir plate</w:t>
      </w:r>
      <w:r w:rsidR="000A1ED0" w:rsidRPr="002A0FE0">
        <w:rPr>
          <w:highlight w:val="yellow"/>
        </w:rPr>
        <w:t>.</w:t>
      </w:r>
    </w:p>
    <w:p w14:paraId="3F078D4B" w14:textId="7B5415A4" w:rsidR="009F287D" w:rsidRPr="002A0FE0" w:rsidRDefault="00DD0DBA" w:rsidP="0078181A">
      <w:pPr>
        <w:pStyle w:val="ListParagraph"/>
        <w:numPr>
          <w:ilvl w:val="1"/>
          <w:numId w:val="1"/>
        </w:numPr>
        <w:spacing w:after="240"/>
        <w:ind w:left="0" w:firstLine="0"/>
        <w:contextualSpacing w:val="0"/>
        <w:jc w:val="both"/>
        <w:rPr>
          <w:highlight w:val="yellow"/>
        </w:rPr>
      </w:pPr>
      <w:r w:rsidRPr="002A0FE0">
        <w:rPr>
          <w:highlight w:val="yellow"/>
        </w:rPr>
        <w:t>Remove foil.  A</w:t>
      </w:r>
      <w:r w:rsidR="00DD7458" w:rsidRPr="002A0FE0">
        <w:rPr>
          <w:highlight w:val="yellow"/>
        </w:rPr>
        <w:t>dd</w:t>
      </w:r>
      <w:r w:rsidR="00721EA3" w:rsidRPr="002A0FE0">
        <w:rPr>
          <w:highlight w:val="yellow"/>
        </w:rPr>
        <w:t xml:space="preserve"> </w:t>
      </w:r>
      <w:r w:rsidR="00EC5BC4" w:rsidRPr="002A0FE0">
        <w:rPr>
          <w:highlight w:val="yellow"/>
        </w:rPr>
        <w:t>100 mL OADC</w:t>
      </w:r>
      <w:r w:rsidR="0091613A" w:rsidRPr="002A0FE0">
        <w:rPr>
          <w:highlight w:val="yellow"/>
        </w:rPr>
        <w:t xml:space="preserve"> supplement (</w:t>
      </w:r>
      <w:r w:rsidR="00375A98" w:rsidRPr="002A0FE0">
        <w:rPr>
          <w:highlight w:val="yellow"/>
        </w:rPr>
        <w:t>OADC supplement</w:t>
      </w:r>
      <w:r w:rsidR="00BA3E2A" w:rsidRPr="002A0FE0">
        <w:rPr>
          <w:highlight w:val="yellow"/>
        </w:rPr>
        <w:t>, when used at 10%,</w:t>
      </w:r>
      <w:r w:rsidR="00375A98" w:rsidRPr="002A0FE0">
        <w:rPr>
          <w:highlight w:val="yellow"/>
        </w:rPr>
        <w:t xml:space="preserve"> yields final </w:t>
      </w:r>
      <w:r w:rsidR="00441F1E" w:rsidRPr="002A0FE0">
        <w:rPr>
          <w:highlight w:val="yellow"/>
        </w:rPr>
        <w:t xml:space="preserve">media </w:t>
      </w:r>
      <w:r w:rsidR="00375A98" w:rsidRPr="002A0FE0">
        <w:rPr>
          <w:highlight w:val="yellow"/>
        </w:rPr>
        <w:t>concentrations of</w:t>
      </w:r>
      <w:r w:rsidR="0091613A" w:rsidRPr="002A0FE0">
        <w:rPr>
          <w:highlight w:val="yellow"/>
        </w:rPr>
        <w:t xml:space="preserve"> </w:t>
      </w:r>
      <w:r w:rsidR="00375A98" w:rsidRPr="002A0FE0">
        <w:rPr>
          <w:highlight w:val="yellow"/>
        </w:rPr>
        <w:t xml:space="preserve">0.2% </w:t>
      </w:r>
      <w:r w:rsidR="0091613A" w:rsidRPr="002A0FE0">
        <w:rPr>
          <w:highlight w:val="yellow"/>
        </w:rPr>
        <w:t xml:space="preserve">dextrose, </w:t>
      </w:r>
      <w:r w:rsidR="005C7349" w:rsidRPr="002A0FE0">
        <w:rPr>
          <w:highlight w:val="yellow"/>
        </w:rPr>
        <w:t xml:space="preserve">0.5% albumin, 0.085% NaCl, </w:t>
      </w:r>
      <w:r w:rsidR="00375A98" w:rsidRPr="002A0FE0">
        <w:rPr>
          <w:highlight w:val="yellow"/>
        </w:rPr>
        <w:t xml:space="preserve">0.0005% </w:t>
      </w:r>
      <w:r w:rsidR="0091613A" w:rsidRPr="002A0FE0">
        <w:rPr>
          <w:highlight w:val="yellow"/>
        </w:rPr>
        <w:t xml:space="preserve">oleic acid, </w:t>
      </w:r>
      <w:r w:rsidR="005C7349" w:rsidRPr="002A0FE0">
        <w:rPr>
          <w:highlight w:val="yellow"/>
        </w:rPr>
        <w:t xml:space="preserve">and </w:t>
      </w:r>
      <w:r w:rsidR="00375A98" w:rsidRPr="002A0FE0">
        <w:rPr>
          <w:highlight w:val="yellow"/>
        </w:rPr>
        <w:t xml:space="preserve">0.4 mg/mL </w:t>
      </w:r>
      <w:r w:rsidR="0091613A" w:rsidRPr="002A0FE0">
        <w:rPr>
          <w:highlight w:val="yellow"/>
        </w:rPr>
        <w:t>catalase)</w:t>
      </w:r>
      <w:r w:rsidR="00D2622E" w:rsidRPr="002A0FE0">
        <w:rPr>
          <w:highlight w:val="yellow"/>
        </w:rPr>
        <w:t xml:space="preserve"> to the </w:t>
      </w:r>
      <w:r w:rsidR="00EC5BC4" w:rsidRPr="002A0FE0">
        <w:rPr>
          <w:highlight w:val="yellow"/>
        </w:rPr>
        <w:t>2-liter Erlenmeyer</w:t>
      </w:r>
      <w:r w:rsidR="00D2622E" w:rsidRPr="002A0FE0">
        <w:rPr>
          <w:highlight w:val="yellow"/>
        </w:rPr>
        <w:t xml:space="preserve"> flask</w:t>
      </w:r>
      <w:r w:rsidR="00EC5BC4" w:rsidRPr="002A0FE0">
        <w:rPr>
          <w:highlight w:val="yellow"/>
        </w:rPr>
        <w:t>, or 50 mL OADC to the 1-liter beaker,</w:t>
      </w:r>
      <w:r w:rsidR="00D2622E" w:rsidRPr="002A0FE0">
        <w:rPr>
          <w:highlight w:val="yellow"/>
        </w:rPr>
        <w:t xml:space="preserve"> </w:t>
      </w:r>
      <w:r w:rsidR="00721EA3" w:rsidRPr="002A0FE0">
        <w:rPr>
          <w:highlight w:val="yellow"/>
        </w:rPr>
        <w:t>and continue mixing.</w:t>
      </w:r>
    </w:p>
    <w:p w14:paraId="6F0D1231" w14:textId="5CE7F3AC" w:rsidR="00721EA3" w:rsidRPr="002A0FE0" w:rsidRDefault="00B64330" w:rsidP="0078181A">
      <w:pPr>
        <w:pStyle w:val="ListParagraph"/>
        <w:numPr>
          <w:ilvl w:val="1"/>
          <w:numId w:val="1"/>
        </w:numPr>
        <w:spacing w:after="240"/>
        <w:ind w:left="0" w:firstLine="0"/>
        <w:contextualSpacing w:val="0"/>
        <w:jc w:val="both"/>
        <w:rPr>
          <w:highlight w:val="yellow"/>
        </w:rPr>
      </w:pPr>
      <w:r w:rsidRPr="002A0FE0">
        <w:rPr>
          <w:highlight w:val="yellow"/>
        </w:rPr>
        <w:lastRenderedPageBreak/>
        <w:t xml:space="preserve">If using </w:t>
      </w:r>
      <w:r w:rsidR="00964B92" w:rsidRPr="002A0FE0">
        <w:rPr>
          <w:highlight w:val="yellow"/>
        </w:rPr>
        <w:t>an</w:t>
      </w:r>
      <w:r w:rsidRPr="002A0FE0">
        <w:rPr>
          <w:highlight w:val="yellow"/>
        </w:rPr>
        <w:t xml:space="preserve"> Erlenmeyer flask, p</w:t>
      </w:r>
      <w:r w:rsidR="00721EA3" w:rsidRPr="002A0FE0">
        <w:rPr>
          <w:highlight w:val="yellow"/>
        </w:rPr>
        <w:t>our approximately 25-40 mL of 7H11-OADC-charcoal into a sterile reagent reservoir.</w:t>
      </w:r>
      <w:r w:rsidRPr="002A0FE0">
        <w:rPr>
          <w:highlight w:val="yellow"/>
        </w:rPr>
        <w:t xml:space="preserve">  If using the beaker, it is not necessary to use </w:t>
      </w:r>
      <w:r w:rsidR="00964B92" w:rsidRPr="002A0FE0">
        <w:rPr>
          <w:highlight w:val="yellow"/>
        </w:rPr>
        <w:t>a</w:t>
      </w:r>
      <w:r w:rsidRPr="002A0FE0">
        <w:rPr>
          <w:highlight w:val="yellow"/>
        </w:rPr>
        <w:t xml:space="preserve"> reagent reservoir.  </w:t>
      </w:r>
    </w:p>
    <w:p w14:paraId="637FCBBF" w14:textId="113BA447" w:rsidR="00721EA3" w:rsidRPr="002A0FE0" w:rsidRDefault="00777DDB" w:rsidP="0078181A">
      <w:pPr>
        <w:pStyle w:val="ListParagraph"/>
        <w:numPr>
          <w:ilvl w:val="1"/>
          <w:numId w:val="1"/>
        </w:numPr>
        <w:spacing w:after="240"/>
        <w:ind w:left="0" w:firstLine="0"/>
        <w:contextualSpacing w:val="0"/>
        <w:jc w:val="both"/>
        <w:rPr>
          <w:highlight w:val="yellow"/>
        </w:rPr>
      </w:pPr>
      <w:r w:rsidRPr="002A0FE0">
        <w:rPr>
          <w:highlight w:val="yellow"/>
        </w:rPr>
        <w:t xml:space="preserve">Fill a 96-well microplate with 200 </w:t>
      </w:r>
      <w:r w:rsidR="00BE2519" w:rsidRPr="002A0FE0">
        <w:rPr>
          <w:rFonts w:ascii="Symbol" w:hAnsi="Symbol"/>
          <w:highlight w:val="yellow"/>
        </w:rPr>
        <w:t></w:t>
      </w:r>
      <w:r w:rsidR="00721EA3" w:rsidRPr="002A0FE0">
        <w:rPr>
          <w:highlight w:val="yellow"/>
        </w:rPr>
        <w:t>L</w:t>
      </w:r>
      <w:r w:rsidRPr="002A0FE0">
        <w:rPr>
          <w:highlight w:val="yellow"/>
        </w:rPr>
        <w:t>/well</w:t>
      </w:r>
      <w:r w:rsidR="00721EA3" w:rsidRPr="002A0FE0">
        <w:rPr>
          <w:highlight w:val="yellow"/>
        </w:rPr>
        <w:t xml:space="preserve"> of 7H11-OADC-charcoal from the reagent reservoir</w:t>
      </w:r>
      <w:r w:rsidR="00B64330" w:rsidRPr="002A0FE0">
        <w:rPr>
          <w:highlight w:val="yellow"/>
        </w:rPr>
        <w:t xml:space="preserve"> or beaker</w:t>
      </w:r>
      <w:r w:rsidR="00721EA3" w:rsidRPr="002A0FE0">
        <w:rPr>
          <w:highlight w:val="yellow"/>
        </w:rPr>
        <w:t xml:space="preserve">.  Work quickly to avoid </w:t>
      </w:r>
      <w:r w:rsidR="00300B4B" w:rsidRPr="002A0FE0">
        <w:rPr>
          <w:highlight w:val="yellow"/>
        </w:rPr>
        <w:t>agar</w:t>
      </w:r>
      <w:r w:rsidR="00721EA3" w:rsidRPr="002A0FE0">
        <w:rPr>
          <w:highlight w:val="yellow"/>
        </w:rPr>
        <w:t xml:space="preserve"> solidification</w:t>
      </w:r>
      <w:r w:rsidR="00BE2519" w:rsidRPr="002A0FE0">
        <w:rPr>
          <w:highlight w:val="yellow"/>
        </w:rPr>
        <w:t xml:space="preserve"> and introduction of bubbles.  Avoid s</w:t>
      </w:r>
      <w:r w:rsidR="00721EA3" w:rsidRPr="002A0FE0">
        <w:rPr>
          <w:highlight w:val="yellow"/>
        </w:rPr>
        <w:t xml:space="preserve">plashing </w:t>
      </w:r>
      <w:r w:rsidR="00BE2519" w:rsidRPr="002A0FE0">
        <w:rPr>
          <w:highlight w:val="yellow"/>
        </w:rPr>
        <w:t xml:space="preserve">solid medium </w:t>
      </w:r>
      <w:r w:rsidR="00721EA3" w:rsidRPr="002A0FE0">
        <w:rPr>
          <w:highlight w:val="yellow"/>
        </w:rPr>
        <w:t xml:space="preserve">outside of the </w:t>
      </w:r>
      <w:r w:rsidR="00F86FD2" w:rsidRPr="002A0FE0">
        <w:rPr>
          <w:highlight w:val="yellow"/>
        </w:rPr>
        <w:t>wells,</w:t>
      </w:r>
      <w:r w:rsidR="00BE2519" w:rsidRPr="002A0FE0">
        <w:rPr>
          <w:highlight w:val="yellow"/>
        </w:rPr>
        <w:t xml:space="preserve"> as that can be a source of fungal contamination</w:t>
      </w:r>
      <w:r w:rsidR="00721EA3" w:rsidRPr="002A0FE0">
        <w:rPr>
          <w:highlight w:val="yellow"/>
        </w:rPr>
        <w:t xml:space="preserve">.  </w:t>
      </w:r>
      <w:r w:rsidRPr="002A0FE0">
        <w:rPr>
          <w:highlight w:val="yellow"/>
        </w:rPr>
        <w:t xml:space="preserve">Using a multichannel pipette, </w:t>
      </w:r>
      <w:r w:rsidR="00FA7736" w:rsidRPr="002A0FE0">
        <w:rPr>
          <w:highlight w:val="yellow"/>
        </w:rPr>
        <w:t xml:space="preserve">use </w:t>
      </w:r>
      <w:r w:rsidRPr="002A0FE0">
        <w:rPr>
          <w:highlight w:val="yellow"/>
        </w:rPr>
        <w:t>o</w:t>
      </w:r>
      <w:r w:rsidR="00721EA3" w:rsidRPr="002A0FE0">
        <w:rPr>
          <w:highlight w:val="yellow"/>
        </w:rPr>
        <w:t xml:space="preserve">ne set of 12 </w:t>
      </w:r>
      <w:r w:rsidR="00882E03" w:rsidRPr="002A0FE0">
        <w:rPr>
          <w:highlight w:val="yellow"/>
        </w:rPr>
        <w:t xml:space="preserve">filter </w:t>
      </w:r>
      <w:r w:rsidR="00721EA3" w:rsidRPr="002A0FE0">
        <w:rPr>
          <w:highlight w:val="yellow"/>
        </w:rPr>
        <w:t xml:space="preserve">tips for the transfer of </w:t>
      </w:r>
      <w:r w:rsidR="00300B4B" w:rsidRPr="002A0FE0">
        <w:rPr>
          <w:highlight w:val="yellow"/>
        </w:rPr>
        <w:t>7H11-OADC-charcoal</w:t>
      </w:r>
      <w:r w:rsidR="00721EA3" w:rsidRPr="002A0FE0">
        <w:rPr>
          <w:highlight w:val="yellow"/>
        </w:rPr>
        <w:t xml:space="preserve"> to the 8 rows </w:t>
      </w:r>
      <w:r w:rsidR="00EC77F5" w:rsidRPr="002A0FE0">
        <w:rPr>
          <w:highlight w:val="yellow"/>
        </w:rPr>
        <w:t xml:space="preserve">(A-H) </w:t>
      </w:r>
      <w:r w:rsidR="0076614E" w:rsidRPr="002A0FE0">
        <w:rPr>
          <w:highlight w:val="yellow"/>
        </w:rPr>
        <w:t>of</w:t>
      </w:r>
      <w:r w:rsidR="00721EA3" w:rsidRPr="002A0FE0">
        <w:rPr>
          <w:highlight w:val="yellow"/>
        </w:rPr>
        <w:t xml:space="preserve"> the 96-well plate.</w:t>
      </w:r>
    </w:p>
    <w:p w14:paraId="47B3BAAD" w14:textId="58109B01" w:rsidR="00010C07" w:rsidRPr="00CC2F18" w:rsidRDefault="00010C07" w:rsidP="00010C07">
      <w:pPr>
        <w:spacing w:after="240"/>
        <w:jc w:val="both"/>
      </w:pPr>
      <w:r w:rsidRPr="00CC2F18">
        <w:t>Note: The medium solidifies quickly</w:t>
      </w:r>
      <w:r w:rsidR="00B11E85" w:rsidRPr="00CC2F18">
        <w:t xml:space="preserve">.  To </w:t>
      </w:r>
      <w:r w:rsidR="00ED7475" w:rsidRPr="00CC2F18">
        <w:t xml:space="preserve">avoid clogging pipette tips, </w:t>
      </w:r>
      <w:r w:rsidR="00B11E85" w:rsidRPr="00CC2F18">
        <w:t>change them</w:t>
      </w:r>
      <w:r w:rsidRPr="00CC2F18">
        <w:t xml:space="preserve"> frequently.   </w:t>
      </w:r>
    </w:p>
    <w:p w14:paraId="132BA2E0" w14:textId="28692B41" w:rsidR="00543723" w:rsidRPr="00CC2F18" w:rsidRDefault="00776CE1" w:rsidP="0078181A">
      <w:pPr>
        <w:pStyle w:val="ListParagraph"/>
        <w:numPr>
          <w:ilvl w:val="1"/>
          <w:numId w:val="1"/>
        </w:numPr>
        <w:spacing w:after="240"/>
        <w:ind w:left="0" w:firstLine="0"/>
        <w:contextualSpacing w:val="0"/>
        <w:jc w:val="both"/>
      </w:pPr>
      <w:r w:rsidRPr="00CC2F18">
        <w:t>Alternatively, pour</w:t>
      </w:r>
      <w:r w:rsidR="00145D72" w:rsidRPr="00CC2F18">
        <w:t xml:space="preserve"> CARA microplates </w:t>
      </w:r>
      <w:r w:rsidR="00543723" w:rsidRPr="00CC2F18">
        <w:t>using a p1000 electronic multichannel pipette</w:t>
      </w:r>
      <w:r w:rsidRPr="00CC2F18">
        <w:t xml:space="preserve"> </w:t>
      </w:r>
      <w:r w:rsidR="00882E03" w:rsidRPr="00CC2F18">
        <w:t xml:space="preserve">with filter tips </w:t>
      </w:r>
      <w:r w:rsidRPr="00CC2F18">
        <w:t>to</w:t>
      </w:r>
      <w:r w:rsidR="00145D72" w:rsidRPr="00CC2F18">
        <w:t xml:space="preserve"> </w:t>
      </w:r>
      <w:r w:rsidR="00C51F69" w:rsidRPr="00CC2F18">
        <w:t>assist</w:t>
      </w:r>
      <w:r w:rsidR="00652C77" w:rsidRPr="00CC2F18">
        <w:t xml:space="preserve"> </w:t>
      </w:r>
      <w:r w:rsidR="00A82744" w:rsidRPr="00CC2F18">
        <w:t xml:space="preserve">in </w:t>
      </w:r>
      <w:r w:rsidRPr="00CC2F18">
        <w:t>preparing</w:t>
      </w:r>
      <w:r w:rsidR="00652C77" w:rsidRPr="00CC2F18">
        <w:t xml:space="preserve"> numerous plates</w:t>
      </w:r>
      <w:r w:rsidR="00543723" w:rsidRPr="00CC2F18">
        <w:t>.</w:t>
      </w:r>
    </w:p>
    <w:p w14:paraId="0C14352F" w14:textId="33CCFF63" w:rsidR="007A7EEB" w:rsidRPr="00CC2F18" w:rsidRDefault="00FA7736" w:rsidP="00FA7736">
      <w:pPr>
        <w:pStyle w:val="ListParagraph"/>
        <w:spacing w:after="240"/>
        <w:ind w:left="0"/>
        <w:contextualSpacing w:val="0"/>
        <w:jc w:val="both"/>
      </w:pPr>
      <w:r w:rsidRPr="00CC2F18">
        <w:t xml:space="preserve">Note: </w:t>
      </w:r>
      <w:r w:rsidR="00702496" w:rsidRPr="00CC2F18">
        <w:t xml:space="preserve">Due to the low volume of microplate wells, the agar in </w:t>
      </w:r>
      <w:r w:rsidR="007A7EEB" w:rsidRPr="00CC2F18">
        <w:t>CARA mic</w:t>
      </w:r>
      <w:r w:rsidR="00747C6D" w:rsidRPr="00CC2F18">
        <w:t>r</w:t>
      </w:r>
      <w:r w:rsidR="007A7EEB" w:rsidRPr="00CC2F18">
        <w:t>oplates solidif</w:t>
      </w:r>
      <w:r w:rsidR="00702496" w:rsidRPr="00CC2F18">
        <w:t>ies</w:t>
      </w:r>
      <w:r w:rsidR="007A7EEB" w:rsidRPr="00CC2F18">
        <w:t xml:space="preserve"> within minutes of pouring.</w:t>
      </w:r>
      <w:r w:rsidR="00300B4B" w:rsidRPr="00CC2F18">
        <w:t xml:space="preserve">   </w:t>
      </w:r>
    </w:p>
    <w:p w14:paraId="7E48FC53" w14:textId="3E3A7267" w:rsidR="007A7EEB" w:rsidRPr="002A0FE0" w:rsidRDefault="007A7EEB" w:rsidP="0078181A">
      <w:pPr>
        <w:pStyle w:val="ListParagraph"/>
        <w:numPr>
          <w:ilvl w:val="1"/>
          <w:numId w:val="1"/>
        </w:numPr>
        <w:spacing w:after="240"/>
        <w:ind w:left="0" w:firstLine="0"/>
        <w:contextualSpacing w:val="0"/>
        <w:jc w:val="both"/>
        <w:rPr>
          <w:highlight w:val="yellow"/>
        </w:rPr>
      </w:pPr>
      <w:r w:rsidRPr="002A0FE0">
        <w:rPr>
          <w:highlight w:val="yellow"/>
        </w:rPr>
        <w:t xml:space="preserve">Place stacks of CARA microplates in </w:t>
      </w:r>
      <w:r w:rsidR="00B82361" w:rsidRPr="002A0FE0">
        <w:rPr>
          <w:highlight w:val="yellow"/>
        </w:rPr>
        <w:t>resealable</w:t>
      </w:r>
      <w:r w:rsidR="0091613A" w:rsidRPr="002A0FE0">
        <w:rPr>
          <w:highlight w:val="yellow"/>
        </w:rPr>
        <w:t xml:space="preserve"> plastic</w:t>
      </w:r>
      <w:r w:rsidRPr="002A0FE0">
        <w:rPr>
          <w:highlight w:val="yellow"/>
        </w:rPr>
        <w:t xml:space="preserve"> bags to avoid drying out.</w:t>
      </w:r>
    </w:p>
    <w:p w14:paraId="5104FB74" w14:textId="43D563C6" w:rsidR="007A7EEB" w:rsidRPr="002A0FE0" w:rsidRDefault="00DD7458" w:rsidP="0078181A">
      <w:pPr>
        <w:pStyle w:val="ListParagraph"/>
        <w:numPr>
          <w:ilvl w:val="1"/>
          <w:numId w:val="1"/>
        </w:numPr>
        <w:spacing w:after="240"/>
        <w:ind w:left="0" w:firstLine="0"/>
        <w:contextualSpacing w:val="0"/>
        <w:jc w:val="both"/>
        <w:rPr>
          <w:highlight w:val="yellow"/>
        </w:rPr>
      </w:pPr>
      <w:r w:rsidRPr="002A0FE0">
        <w:rPr>
          <w:highlight w:val="yellow"/>
        </w:rPr>
        <w:t xml:space="preserve">Store </w:t>
      </w:r>
      <w:r w:rsidR="007A7EEB" w:rsidRPr="002A0FE0">
        <w:rPr>
          <w:highlight w:val="yellow"/>
        </w:rPr>
        <w:t>CARA microplates at 4</w:t>
      </w:r>
      <w:r w:rsidR="008909FA" w:rsidRPr="002A0FE0">
        <w:rPr>
          <w:highlight w:val="yellow"/>
        </w:rPr>
        <w:t xml:space="preserve"> </w:t>
      </w:r>
      <w:r w:rsidR="007A7EEB" w:rsidRPr="002A0FE0">
        <w:rPr>
          <w:highlight w:val="yellow"/>
        </w:rPr>
        <w:t>°C.</w:t>
      </w:r>
    </w:p>
    <w:p w14:paraId="04A8C882" w14:textId="5C1A3B52" w:rsidR="00D809D9" w:rsidRPr="002A0FE0" w:rsidRDefault="005659A9" w:rsidP="00BE68E9">
      <w:pPr>
        <w:spacing w:after="240"/>
        <w:jc w:val="both"/>
        <w:rPr>
          <w:b/>
          <w:highlight w:val="yellow"/>
        </w:rPr>
      </w:pPr>
      <w:r w:rsidRPr="002A0FE0">
        <w:rPr>
          <w:b/>
          <w:highlight w:val="yellow"/>
        </w:rPr>
        <w:t xml:space="preserve">2. </w:t>
      </w:r>
      <w:r w:rsidR="001F19CC" w:rsidRPr="002A0FE0">
        <w:rPr>
          <w:b/>
          <w:highlight w:val="yellow"/>
        </w:rPr>
        <w:t>Setting up replicating and non-replicating MIC</w:t>
      </w:r>
      <w:r w:rsidR="001F19CC" w:rsidRPr="002A0FE0">
        <w:rPr>
          <w:b/>
          <w:highlight w:val="yellow"/>
          <w:vertAlign w:val="subscript"/>
        </w:rPr>
        <w:t>90</w:t>
      </w:r>
      <w:r w:rsidR="001F19CC" w:rsidRPr="002A0FE0">
        <w:rPr>
          <w:b/>
          <w:highlight w:val="yellow"/>
        </w:rPr>
        <w:t xml:space="preserve"> assays</w:t>
      </w:r>
      <w:r w:rsidR="00D809D9" w:rsidRPr="002A0FE0">
        <w:rPr>
          <w:b/>
          <w:highlight w:val="yellow"/>
        </w:rPr>
        <w:t>:</w:t>
      </w:r>
    </w:p>
    <w:p w14:paraId="5E5793B0" w14:textId="4191B867" w:rsidR="00F70DFF" w:rsidRPr="002A0FE0" w:rsidRDefault="000B4A0C" w:rsidP="005830EB">
      <w:pPr>
        <w:pStyle w:val="ListParagraph"/>
        <w:numPr>
          <w:ilvl w:val="1"/>
          <w:numId w:val="8"/>
        </w:numPr>
        <w:spacing w:after="240"/>
        <w:ind w:left="0" w:firstLine="0"/>
        <w:contextualSpacing w:val="0"/>
        <w:jc w:val="both"/>
        <w:rPr>
          <w:highlight w:val="yellow"/>
        </w:rPr>
      </w:pPr>
      <w:r w:rsidRPr="002A0FE0">
        <w:rPr>
          <w:highlight w:val="yellow"/>
        </w:rPr>
        <w:t>Inoculate</w:t>
      </w:r>
      <w:r w:rsidR="009C05C4" w:rsidRPr="002A0FE0">
        <w:rPr>
          <w:highlight w:val="yellow"/>
        </w:rPr>
        <w:t xml:space="preserve"> </w:t>
      </w:r>
      <w:r w:rsidR="009C05C4" w:rsidRPr="002A0FE0">
        <w:rPr>
          <w:i/>
          <w:highlight w:val="yellow"/>
        </w:rPr>
        <w:t>M. tuberculosis</w:t>
      </w:r>
      <w:r w:rsidR="0076614E" w:rsidRPr="002A0FE0">
        <w:rPr>
          <w:highlight w:val="yellow"/>
        </w:rPr>
        <w:t>,</w:t>
      </w:r>
      <w:r w:rsidR="0076614E" w:rsidRPr="002A0FE0">
        <w:rPr>
          <w:i/>
          <w:highlight w:val="yellow"/>
        </w:rPr>
        <w:t xml:space="preserve"> M. bovis </w:t>
      </w:r>
      <w:r w:rsidR="0076614E" w:rsidRPr="002A0FE0">
        <w:rPr>
          <w:highlight w:val="yellow"/>
        </w:rPr>
        <w:t>BCG</w:t>
      </w:r>
      <w:r w:rsidR="009C05C4" w:rsidRPr="002A0FE0">
        <w:rPr>
          <w:highlight w:val="yellow"/>
        </w:rPr>
        <w:t xml:space="preserve"> or </w:t>
      </w:r>
      <w:r w:rsidR="009C05C4" w:rsidRPr="002A0FE0">
        <w:rPr>
          <w:i/>
          <w:highlight w:val="yellow"/>
        </w:rPr>
        <w:t>M. smegmatis</w:t>
      </w:r>
      <w:r w:rsidR="009C05C4" w:rsidRPr="002A0FE0">
        <w:rPr>
          <w:highlight w:val="yellow"/>
        </w:rPr>
        <w:t xml:space="preserve"> </w:t>
      </w:r>
      <w:r w:rsidRPr="002A0FE0">
        <w:rPr>
          <w:highlight w:val="yellow"/>
        </w:rPr>
        <w:t>at an OD</w:t>
      </w:r>
      <w:r w:rsidRPr="002A0FE0">
        <w:rPr>
          <w:highlight w:val="yellow"/>
          <w:vertAlign w:val="subscript"/>
        </w:rPr>
        <w:t>580</w:t>
      </w:r>
      <w:r w:rsidRPr="002A0FE0">
        <w:rPr>
          <w:highlight w:val="yellow"/>
        </w:rPr>
        <w:t xml:space="preserve"> of 0.01 - 0.1 and expand to </w:t>
      </w:r>
      <w:r w:rsidR="009C05C4" w:rsidRPr="002A0FE0">
        <w:rPr>
          <w:highlight w:val="yellow"/>
        </w:rPr>
        <w:t>mid-log phase</w:t>
      </w:r>
      <w:r w:rsidR="0013236B" w:rsidRPr="002A0FE0">
        <w:rPr>
          <w:highlight w:val="yellow"/>
        </w:rPr>
        <w:t xml:space="preserve"> (OD</w:t>
      </w:r>
      <w:r w:rsidR="0013236B" w:rsidRPr="002A0FE0">
        <w:rPr>
          <w:highlight w:val="yellow"/>
          <w:vertAlign w:val="subscript"/>
        </w:rPr>
        <w:t>580</w:t>
      </w:r>
      <w:r w:rsidR="0013236B" w:rsidRPr="002A0FE0">
        <w:rPr>
          <w:highlight w:val="yellow"/>
        </w:rPr>
        <w:t xml:space="preserve"> ~ 0.5)</w:t>
      </w:r>
      <w:r w:rsidR="009C05C4" w:rsidRPr="002A0FE0">
        <w:rPr>
          <w:highlight w:val="yellow"/>
        </w:rPr>
        <w:t xml:space="preserve"> in </w:t>
      </w:r>
      <w:r w:rsidR="004D41CA" w:rsidRPr="002A0FE0">
        <w:rPr>
          <w:highlight w:val="yellow"/>
        </w:rPr>
        <w:t xml:space="preserve">Middlebrook 7H9-ADN </w:t>
      </w:r>
      <w:r w:rsidR="00FA7736" w:rsidRPr="002A0FE0">
        <w:rPr>
          <w:highlight w:val="yellow"/>
        </w:rPr>
        <w:t>(</w:t>
      </w:r>
      <w:r w:rsidR="00D457B6" w:rsidRPr="002A0FE0">
        <w:rPr>
          <w:highlight w:val="yellow"/>
        </w:rPr>
        <w:t xml:space="preserve">Middlebrook 7H9 </w:t>
      </w:r>
      <w:r w:rsidR="00D0059F" w:rsidRPr="002A0FE0">
        <w:rPr>
          <w:highlight w:val="yellow"/>
        </w:rPr>
        <w:t xml:space="preserve">containing </w:t>
      </w:r>
      <w:r w:rsidR="00001DBC" w:rsidRPr="002A0FE0">
        <w:rPr>
          <w:highlight w:val="yellow"/>
        </w:rPr>
        <w:t>0.2% glycerol</w:t>
      </w:r>
      <w:r w:rsidR="00D0059F" w:rsidRPr="002A0FE0">
        <w:rPr>
          <w:highlight w:val="yellow"/>
        </w:rPr>
        <w:t xml:space="preserve">, </w:t>
      </w:r>
      <w:r w:rsidR="00001DBC" w:rsidRPr="002A0FE0">
        <w:rPr>
          <w:highlight w:val="yellow"/>
        </w:rPr>
        <w:t xml:space="preserve">0.2% dextrose, 0.5% </w:t>
      </w:r>
      <w:r w:rsidR="004D41CA" w:rsidRPr="002A0FE0">
        <w:rPr>
          <w:highlight w:val="yellow"/>
        </w:rPr>
        <w:t xml:space="preserve">albumin, </w:t>
      </w:r>
      <w:r w:rsidR="00FA7736" w:rsidRPr="002A0FE0">
        <w:rPr>
          <w:highlight w:val="yellow"/>
        </w:rPr>
        <w:t xml:space="preserve">and </w:t>
      </w:r>
      <w:r w:rsidR="00001DBC" w:rsidRPr="002A0FE0">
        <w:rPr>
          <w:highlight w:val="yellow"/>
        </w:rPr>
        <w:t xml:space="preserve">0.085% </w:t>
      </w:r>
      <w:r w:rsidR="004D41CA" w:rsidRPr="002A0FE0">
        <w:rPr>
          <w:highlight w:val="yellow"/>
        </w:rPr>
        <w:t>NaCl</w:t>
      </w:r>
      <w:r w:rsidR="00FA7736" w:rsidRPr="002A0FE0">
        <w:rPr>
          <w:highlight w:val="yellow"/>
        </w:rPr>
        <w:t>)</w:t>
      </w:r>
      <w:r w:rsidR="004D41CA" w:rsidRPr="002A0FE0">
        <w:rPr>
          <w:highlight w:val="yellow"/>
        </w:rPr>
        <w:t xml:space="preserve"> or 7H9-OADC </w:t>
      </w:r>
      <w:r w:rsidR="00FA7736" w:rsidRPr="002A0FE0">
        <w:rPr>
          <w:highlight w:val="yellow"/>
        </w:rPr>
        <w:t>(</w:t>
      </w:r>
      <w:r w:rsidR="004D41CA" w:rsidRPr="002A0FE0">
        <w:rPr>
          <w:highlight w:val="yellow"/>
        </w:rPr>
        <w:t xml:space="preserve">Middlebrook 7H9 </w:t>
      </w:r>
      <w:r w:rsidR="00D0059F" w:rsidRPr="002A0FE0">
        <w:rPr>
          <w:highlight w:val="yellow"/>
        </w:rPr>
        <w:t>containing</w:t>
      </w:r>
      <w:r w:rsidR="004D41CA" w:rsidRPr="002A0FE0">
        <w:rPr>
          <w:highlight w:val="yellow"/>
        </w:rPr>
        <w:t xml:space="preserve"> 0.2% glycerol </w:t>
      </w:r>
      <w:r w:rsidR="00D0059F" w:rsidRPr="002A0FE0">
        <w:rPr>
          <w:highlight w:val="yellow"/>
        </w:rPr>
        <w:t>and 10% OADC</w:t>
      </w:r>
      <w:r w:rsidR="00D4393D" w:rsidRPr="002A0FE0">
        <w:rPr>
          <w:highlight w:val="yellow"/>
        </w:rPr>
        <w:t xml:space="preserve"> supplement</w:t>
      </w:r>
      <w:r w:rsidR="00FA7736" w:rsidRPr="002A0FE0">
        <w:rPr>
          <w:highlight w:val="yellow"/>
        </w:rPr>
        <w:t>)</w:t>
      </w:r>
      <w:r w:rsidR="004D41CA" w:rsidRPr="002A0FE0">
        <w:rPr>
          <w:highlight w:val="yellow"/>
        </w:rPr>
        <w:t>.</w:t>
      </w:r>
      <w:r w:rsidR="00C51F69" w:rsidRPr="002A0FE0">
        <w:rPr>
          <w:highlight w:val="yellow"/>
        </w:rPr>
        <w:t xml:space="preserve">  </w:t>
      </w:r>
    </w:p>
    <w:p w14:paraId="5A20E8D5" w14:textId="0FBB950F" w:rsidR="009C05C4" w:rsidRPr="002A0FE0" w:rsidRDefault="00674129" w:rsidP="00F70DFF">
      <w:pPr>
        <w:pStyle w:val="ListParagraph"/>
        <w:numPr>
          <w:ilvl w:val="1"/>
          <w:numId w:val="8"/>
        </w:numPr>
        <w:spacing w:after="240"/>
        <w:ind w:left="0" w:firstLine="0"/>
        <w:contextualSpacing w:val="0"/>
        <w:jc w:val="both"/>
        <w:rPr>
          <w:highlight w:val="yellow"/>
        </w:rPr>
      </w:pPr>
      <w:r w:rsidRPr="002A0FE0">
        <w:rPr>
          <w:highlight w:val="yellow"/>
        </w:rPr>
        <w:t xml:space="preserve">Grow </w:t>
      </w:r>
      <w:r w:rsidR="00C51F69" w:rsidRPr="002A0FE0">
        <w:rPr>
          <w:i/>
          <w:highlight w:val="yellow"/>
        </w:rPr>
        <w:t>M. tuberculosis</w:t>
      </w:r>
      <w:r w:rsidR="00C51F69" w:rsidRPr="002A0FE0">
        <w:rPr>
          <w:highlight w:val="yellow"/>
        </w:rPr>
        <w:t xml:space="preserve"> and </w:t>
      </w:r>
      <w:r w:rsidR="00C51F69" w:rsidRPr="002A0FE0">
        <w:rPr>
          <w:i/>
          <w:highlight w:val="yellow"/>
        </w:rPr>
        <w:t>M. bovis</w:t>
      </w:r>
      <w:r w:rsidR="00C51F69" w:rsidRPr="002A0FE0">
        <w:rPr>
          <w:highlight w:val="yellow"/>
        </w:rPr>
        <w:t xml:space="preserve"> BCG as </w:t>
      </w:r>
      <w:r w:rsidR="00104DB4" w:rsidRPr="002A0FE0">
        <w:rPr>
          <w:highlight w:val="yellow"/>
        </w:rPr>
        <w:t xml:space="preserve">~ 20 mL </w:t>
      </w:r>
      <w:r w:rsidR="00C51F69" w:rsidRPr="002A0FE0">
        <w:rPr>
          <w:highlight w:val="yellow"/>
        </w:rPr>
        <w:t xml:space="preserve">standing cultures in </w:t>
      </w:r>
      <w:r w:rsidR="007B3773" w:rsidRPr="002A0FE0">
        <w:rPr>
          <w:highlight w:val="yellow"/>
        </w:rPr>
        <w:t xml:space="preserve">cell </w:t>
      </w:r>
      <w:r w:rsidR="00C51F69" w:rsidRPr="002A0FE0">
        <w:rPr>
          <w:highlight w:val="yellow"/>
        </w:rPr>
        <w:t xml:space="preserve">culture flasks and </w:t>
      </w:r>
      <w:r w:rsidR="00C51F69" w:rsidRPr="002A0FE0">
        <w:rPr>
          <w:i/>
          <w:highlight w:val="yellow"/>
        </w:rPr>
        <w:t>M. smegmatis</w:t>
      </w:r>
      <w:r w:rsidR="00C51F69" w:rsidRPr="002A0FE0">
        <w:rPr>
          <w:highlight w:val="yellow"/>
        </w:rPr>
        <w:t xml:space="preserve"> with shaking in polypropylene</w:t>
      </w:r>
      <w:r w:rsidR="007B3773" w:rsidRPr="002A0FE0">
        <w:rPr>
          <w:highlight w:val="yellow"/>
        </w:rPr>
        <w:t xml:space="preserve"> round-b</w:t>
      </w:r>
      <w:r w:rsidR="00104DB4" w:rsidRPr="002A0FE0">
        <w:rPr>
          <w:highlight w:val="yellow"/>
        </w:rPr>
        <w:t>o</w:t>
      </w:r>
      <w:r w:rsidR="007B3773" w:rsidRPr="002A0FE0">
        <w:rPr>
          <w:highlight w:val="yellow"/>
        </w:rPr>
        <w:t>ttom</w:t>
      </w:r>
      <w:r w:rsidR="00104DB4" w:rsidRPr="002A0FE0">
        <w:rPr>
          <w:highlight w:val="yellow"/>
        </w:rPr>
        <w:t xml:space="preserve"> (4 mL culture) or 50 mL conical centrifuge</w:t>
      </w:r>
      <w:r w:rsidR="00C51F69" w:rsidRPr="002A0FE0">
        <w:rPr>
          <w:highlight w:val="yellow"/>
        </w:rPr>
        <w:t xml:space="preserve"> tubes</w:t>
      </w:r>
      <w:r w:rsidR="00104DB4" w:rsidRPr="002A0FE0">
        <w:rPr>
          <w:highlight w:val="yellow"/>
        </w:rPr>
        <w:t xml:space="preserve"> (10-20 mL culture)</w:t>
      </w:r>
      <w:r w:rsidR="00C51F69" w:rsidRPr="002A0FE0">
        <w:rPr>
          <w:highlight w:val="yellow"/>
        </w:rPr>
        <w:t>.</w:t>
      </w:r>
      <w:r w:rsidR="00764A44" w:rsidRPr="002A0FE0">
        <w:rPr>
          <w:highlight w:val="yellow"/>
        </w:rPr>
        <w:t xml:space="preserve">  </w:t>
      </w:r>
      <w:r w:rsidRPr="002A0FE0">
        <w:rPr>
          <w:highlight w:val="yellow"/>
        </w:rPr>
        <w:t>Incubate p</w:t>
      </w:r>
      <w:r w:rsidR="00764A44" w:rsidRPr="002A0FE0">
        <w:rPr>
          <w:highlight w:val="yellow"/>
        </w:rPr>
        <w:t>athogenic mycobacteria at 37 °C with 20% O</w:t>
      </w:r>
      <w:r w:rsidR="00764A44" w:rsidRPr="002A0FE0">
        <w:rPr>
          <w:highlight w:val="yellow"/>
          <w:vertAlign w:val="subscript"/>
        </w:rPr>
        <w:t>2</w:t>
      </w:r>
      <w:r w:rsidR="00764A44" w:rsidRPr="002A0FE0">
        <w:rPr>
          <w:highlight w:val="yellow"/>
        </w:rPr>
        <w:t xml:space="preserve"> and 5% CO</w:t>
      </w:r>
      <w:r w:rsidR="00764A44" w:rsidRPr="002A0FE0">
        <w:rPr>
          <w:highlight w:val="yellow"/>
          <w:vertAlign w:val="subscript"/>
        </w:rPr>
        <w:t>2</w:t>
      </w:r>
      <w:r w:rsidR="00764A44" w:rsidRPr="002A0FE0">
        <w:rPr>
          <w:highlight w:val="yellow"/>
        </w:rPr>
        <w:t xml:space="preserve">, and </w:t>
      </w:r>
      <w:r w:rsidR="00764A44" w:rsidRPr="002A0FE0">
        <w:rPr>
          <w:i/>
          <w:highlight w:val="yellow"/>
        </w:rPr>
        <w:t>M. smegmatis</w:t>
      </w:r>
      <w:r w:rsidR="00764A44" w:rsidRPr="002A0FE0">
        <w:rPr>
          <w:highlight w:val="yellow"/>
        </w:rPr>
        <w:t xml:space="preserve"> at 37 °C with 20% O</w:t>
      </w:r>
      <w:r w:rsidR="00764A44" w:rsidRPr="002A0FE0">
        <w:rPr>
          <w:highlight w:val="yellow"/>
          <w:vertAlign w:val="subscript"/>
        </w:rPr>
        <w:t>2</w:t>
      </w:r>
      <w:r w:rsidR="00764A44" w:rsidRPr="002A0FE0">
        <w:rPr>
          <w:highlight w:val="yellow"/>
        </w:rPr>
        <w:t>.</w:t>
      </w:r>
    </w:p>
    <w:p w14:paraId="5279609C" w14:textId="38B8C654" w:rsidR="006F2C54" w:rsidRPr="002A0FE0" w:rsidRDefault="009C05C4" w:rsidP="00A82744">
      <w:pPr>
        <w:pStyle w:val="ListParagraph"/>
        <w:numPr>
          <w:ilvl w:val="1"/>
          <w:numId w:val="8"/>
        </w:numPr>
        <w:spacing w:after="240"/>
        <w:ind w:left="0" w:firstLine="0"/>
        <w:contextualSpacing w:val="0"/>
        <w:jc w:val="both"/>
        <w:rPr>
          <w:highlight w:val="yellow"/>
        </w:rPr>
      </w:pPr>
      <w:r w:rsidRPr="002A0FE0">
        <w:rPr>
          <w:highlight w:val="yellow"/>
        </w:rPr>
        <w:t>Set up a minimal-inhibitory concentration (MIC</w:t>
      </w:r>
      <w:r w:rsidRPr="002A0FE0">
        <w:rPr>
          <w:highlight w:val="yellow"/>
          <w:vertAlign w:val="subscript"/>
        </w:rPr>
        <w:t>90</w:t>
      </w:r>
      <w:r w:rsidRPr="002A0FE0">
        <w:rPr>
          <w:highlight w:val="yellow"/>
        </w:rPr>
        <w:t xml:space="preserve">)-style experiment </w:t>
      </w:r>
      <w:r w:rsidR="008230DF" w:rsidRPr="002A0FE0">
        <w:rPr>
          <w:highlight w:val="yellow"/>
        </w:rPr>
        <w:t>under</w:t>
      </w:r>
      <w:r w:rsidR="004D41CA" w:rsidRPr="002A0FE0">
        <w:rPr>
          <w:highlight w:val="yellow"/>
        </w:rPr>
        <w:t xml:space="preserve"> replicating and non-replicating conditions </w:t>
      </w:r>
      <w:r w:rsidR="00776CE1" w:rsidRPr="002A0FE0">
        <w:rPr>
          <w:highlight w:val="yellow"/>
        </w:rPr>
        <w:t>(</w:t>
      </w:r>
      <w:r w:rsidR="00776CE1" w:rsidRPr="002A0FE0">
        <w:rPr>
          <w:b/>
          <w:highlight w:val="yellow"/>
        </w:rPr>
        <w:t>Figure 2</w:t>
      </w:r>
      <w:r w:rsidR="00776CE1" w:rsidRPr="002A0FE0">
        <w:rPr>
          <w:highlight w:val="yellow"/>
        </w:rPr>
        <w:t>)</w:t>
      </w:r>
      <w:r w:rsidR="004D41CA" w:rsidRPr="002A0FE0">
        <w:rPr>
          <w:highlight w:val="yellow"/>
        </w:rPr>
        <w:t>.</w:t>
      </w:r>
      <w:r w:rsidR="006F2C54" w:rsidRPr="002A0FE0">
        <w:rPr>
          <w:highlight w:val="yellow"/>
        </w:rPr>
        <w:t xml:space="preserve">   </w:t>
      </w:r>
    </w:p>
    <w:p w14:paraId="6E7B487E" w14:textId="3314E0AA" w:rsidR="001F19CC" w:rsidRPr="002A0FE0" w:rsidRDefault="006F2C54" w:rsidP="001F19CC">
      <w:pPr>
        <w:pStyle w:val="ListParagraph"/>
        <w:spacing w:after="240"/>
        <w:ind w:left="0"/>
        <w:contextualSpacing w:val="0"/>
        <w:jc w:val="both"/>
        <w:rPr>
          <w:highlight w:val="yellow"/>
        </w:rPr>
      </w:pPr>
      <w:r w:rsidRPr="002A0FE0">
        <w:rPr>
          <w:highlight w:val="yellow"/>
        </w:rPr>
        <w:t xml:space="preserve">NOTE:  </w:t>
      </w:r>
      <w:r w:rsidR="00476A3B" w:rsidRPr="002A0FE0">
        <w:rPr>
          <w:highlight w:val="yellow"/>
        </w:rPr>
        <w:t>Test</w:t>
      </w:r>
      <w:r w:rsidR="004B5105" w:rsidRPr="002A0FE0">
        <w:rPr>
          <w:highlight w:val="yellow"/>
        </w:rPr>
        <w:t xml:space="preserve"> agents </w:t>
      </w:r>
      <w:r w:rsidR="00476A3B" w:rsidRPr="002A0FE0">
        <w:rPr>
          <w:highlight w:val="yellow"/>
        </w:rPr>
        <w:t xml:space="preserve">are usually assayed </w:t>
      </w:r>
      <w:r w:rsidR="004B5105" w:rsidRPr="002A0FE0">
        <w:rPr>
          <w:highlight w:val="yellow"/>
        </w:rPr>
        <w:t xml:space="preserve">in duplicates or </w:t>
      </w:r>
      <w:r w:rsidRPr="002A0FE0">
        <w:rPr>
          <w:highlight w:val="yellow"/>
        </w:rPr>
        <w:t>quadruplicates</w:t>
      </w:r>
      <w:r w:rsidR="00476A3B" w:rsidRPr="002A0FE0">
        <w:rPr>
          <w:highlight w:val="yellow"/>
        </w:rPr>
        <w:t xml:space="preserve"> to permit testing </w:t>
      </w:r>
      <w:r w:rsidR="002D5B79" w:rsidRPr="002A0FE0">
        <w:rPr>
          <w:highlight w:val="yellow"/>
        </w:rPr>
        <w:t>4</w:t>
      </w:r>
      <w:r w:rsidR="00950B34" w:rsidRPr="002A0FE0">
        <w:rPr>
          <w:highlight w:val="yellow"/>
        </w:rPr>
        <w:t>,</w:t>
      </w:r>
      <w:r w:rsidR="002D5B79" w:rsidRPr="002A0FE0">
        <w:rPr>
          <w:highlight w:val="yellow"/>
        </w:rPr>
        <w:t xml:space="preserve"> or 2</w:t>
      </w:r>
      <w:r w:rsidR="00476A3B" w:rsidRPr="002A0FE0">
        <w:rPr>
          <w:highlight w:val="yellow"/>
        </w:rPr>
        <w:t xml:space="preserve"> compounds</w:t>
      </w:r>
      <w:r w:rsidR="002D5B79" w:rsidRPr="002A0FE0">
        <w:rPr>
          <w:highlight w:val="yellow"/>
        </w:rPr>
        <w:t>, respectively,</w:t>
      </w:r>
      <w:r w:rsidR="00476A3B" w:rsidRPr="002A0FE0">
        <w:rPr>
          <w:highlight w:val="yellow"/>
        </w:rPr>
        <w:t xml:space="preserve"> per 96-well microplate</w:t>
      </w:r>
      <w:r w:rsidR="004B5105" w:rsidRPr="002A0FE0">
        <w:rPr>
          <w:highlight w:val="yellow"/>
        </w:rPr>
        <w:t>.</w:t>
      </w:r>
      <w:r w:rsidR="00AA1028" w:rsidRPr="002A0FE0">
        <w:rPr>
          <w:highlight w:val="yellow"/>
        </w:rPr>
        <w:t xml:space="preserve"> </w:t>
      </w:r>
      <w:r w:rsidR="006251D3" w:rsidRPr="002A0FE0">
        <w:rPr>
          <w:highlight w:val="yellow"/>
        </w:rPr>
        <w:t xml:space="preserve"> </w:t>
      </w:r>
      <w:r w:rsidR="004B5105" w:rsidRPr="002A0FE0">
        <w:rPr>
          <w:highlight w:val="yellow"/>
        </w:rPr>
        <w:t>For example, in a 96-well plate, one test</w:t>
      </w:r>
      <w:r w:rsidRPr="002A0FE0">
        <w:rPr>
          <w:highlight w:val="yellow"/>
        </w:rPr>
        <w:t xml:space="preserve"> agent </w:t>
      </w:r>
      <w:r w:rsidR="006251D3" w:rsidRPr="002A0FE0">
        <w:rPr>
          <w:highlight w:val="yellow"/>
        </w:rPr>
        <w:t>can</w:t>
      </w:r>
      <w:r w:rsidRPr="002A0FE0">
        <w:rPr>
          <w:highlight w:val="yellow"/>
        </w:rPr>
        <w:t xml:space="preserve"> be assayed in rows A-D and another in rows E-H.  The DMSO (vehicle) </w:t>
      </w:r>
      <w:r w:rsidR="00315FA9" w:rsidRPr="002A0FE0">
        <w:rPr>
          <w:highlight w:val="yellow"/>
        </w:rPr>
        <w:t>is</w:t>
      </w:r>
      <w:r w:rsidRPr="002A0FE0">
        <w:rPr>
          <w:highlight w:val="yellow"/>
        </w:rPr>
        <w:t xml:space="preserve"> in columns 1, 2, and 12, and the test agent </w:t>
      </w:r>
      <w:r w:rsidR="0018265A" w:rsidRPr="002A0FE0">
        <w:rPr>
          <w:highlight w:val="yellow"/>
        </w:rPr>
        <w:t>dilution series runs from</w:t>
      </w:r>
      <w:r w:rsidRPr="002A0FE0">
        <w:rPr>
          <w:highlight w:val="yellow"/>
        </w:rPr>
        <w:t xml:space="preserve"> column 3 (lowest concentration) to column 11 (highest concentration).</w:t>
      </w:r>
      <w:r w:rsidR="00016BE3" w:rsidRPr="002A0FE0">
        <w:rPr>
          <w:highlight w:val="yellow"/>
        </w:rPr>
        <w:t xml:space="preserve">  </w:t>
      </w:r>
      <w:r w:rsidR="00AA1028" w:rsidRPr="002A0FE0">
        <w:rPr>
          <w:highlight w:val="yellow"/>
        </w:rPr>
        <w:t>MIC</w:t>
      </w:r>
      <w:r w:rsidR="00AA1028" w:rsidRPr="002A0FE0">
        <w:rPr>
          <w:highlight w:val="yellow"/>
          <w:vertAlign w:val="subscript"/>
        </w:rPr>
        <w:t>90</w:t>
      </w:r>
      <w:r w:rsidR="00AA1028" w:rsidRPr="002A0FE0">
        <w:rPr>
          <w:highlight w:val="yellow"/>
        </w:rPr>
        <w:t xml:space="preserve">-style assays typically </w:t>
      </w:r>
      <w:r w:rsidR="0018265A" w:rsidRPr="002A0FE0">
        <w:rPr>
          <w:highlight w:val="yellow"/>
        </w:rPr>
        <w:t xml:space="preserve">employ </w:t>
      </w:r>
      <w:r w:rsidR="00016BE3" w:rsidRPr="002A0FE0">
        <w:rPr>
          <w:highlight w:val="yellow"/>
        </w:rPr>
        <w:t>2-fold</w:t>
      </w:r>
      <w:r w:rsidR="0018265A" w:rsidRPr="002A0FE0">
        <w:rPr>
          <w:highlight w:val="yellow"/>
        </w:rPr>
        <w:t xml:space="preserve"> dilution series</w:t>
      </w:r>
      <w:r w:rsidR="00016BE3" w:rsidRPr="002A0FE0">
        <w:rPr>
          <w:highlight w:val="yellow"/>
        </w:rPr>
        <w:t>.</w:t>
      </w:r>
      <w:r w:rsidR="005104C3" w:rsidRPr="002A0FE0">
        <w:rPr>
          <w:highlight w:val="yellow"/>
        </w:rPr>
        <w:t xml:space="preserve">  There are numerous non-replicating models available for mycobacteria </w:t>
      </w:r>
      <w:r w:rsidR="005104C3" w:rsidRPr="002A0FE0">
        <w:rPr>
          <w:highlight w:val="yellow"/>
        </w:rPr>
        <w:fldChar w:fldCharType="begin">
          <w:fldData xml:space="preserve">PEVuZE5vdGU+PENpdGU+PEF1dGhvcj5XYW5nPC9BdXRob3I+PFllYXI+MjAxMzwvWWVhcj48UmVj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RTI1MTAtNzwvcGFnZXM+PHZv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</w:fldData>
        </w:fldChar>
      </w:r>
      <w:r w:rsidR="005104C3" w:rsidRPr="002A0FE0">
        <w:rPr>
          <w:highlight w:val="yellow"/>
        </w:rPr>
        <w:instrText xml:space="preserve"> ADDIN EN.CITE </w:instrText>
      </w:r>
      <w:r w:rsidR="005104C3" w:rsidRPr="002A0FE0">
        <w:rPr>
          <w:highlight w:val="yellow"/>
        </w:rPr>
        <w:fldChar w:fldCharType="begin">
          <w:fldData xml:space="preserve">PEVuZE5vdGU+PENpdGU+PEF1dGhvcj5XYW5nPC9BdXRob3I+PFllYXI+MjAxMzwvWWVhcj48UmVj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RTI1MTAtNzwvcGFnZXM+PHZv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</w:fldData>
        </w:fldChar>
      </w:r>
      <w:r w:rsidR="005104C3" w:rsidRPr="002A0FE0">
        <w:rPr>
          <w:highlight w:val="yellow"/>
        </w:rPr>
        <w:instrText xml:space="preserve"> ADDIN EN.CITE.DATA </w:instrText>
      </w:r>
      <w:r w:rsidR="005104C3" w:rsidRPr="002A0FE0">
        <w:rPr>
          <w:highlight w:val="yellow"/>
        </w:rPr>
      </w:r>
      <w:r w:rsidR="005104C3" w:rsidRPr="002A0FE0">
        <w:rPr>
          <w:highlight w:val="yellow"/>
        </w:rPr>
        <w:fldChar w:fldCharType="end"/>
      </w:r>
      <w:r w:rsidR="005104C3" w:rsidRPr="002A0FE0">
        <w:rPr>
          <w:highlight w:val="yellow"/>
        </w:rPr>
      </w:r>
      <w:r w:rsidR="005104C3" w:rsidRPr="002A0FE0">
        <w:rPr>
          <w:highlight w:val="yellow"/>
        </w:rPr>
        <w:fldChar w:fldCharType="separate"/>
      </w:r>
      <w:hyperlink w:anchor="_ENREF_14" w:tooltip="Xie, 2005 #897" w:history="1">
        <w:r w:rsidR="00A8021C" w:rsidRPr="002A0FE0">
          <w:rPr>
            <w:noProof/>
            <w:highlight w:val="yellow"/>
            <w:vertAlign w:val="superscript"/>
          </w:rPr>
          <w:t>14-16</w:t>
        </w:r>
      </w:hyperlink>
      <w:r w:rsidR="005104C3" w:rsidRPr="002A0FE0">
        <w:rPr>
          <w:noProof/>
          <w:highlight w:val="yellow"/>
          <w:vertAlign w:val="superscript"/>
        </w:rPr>
        <w:t>,</w:t>
      </w:r>
      <w:hyperlink w:anchor="_ENREF_18" w:tooltip="Cho, 2007 #905" w:history="1">
        <w:r w:rsidR="00A8021C" w:rsidRPr="002A0FE0">
          <w:rPr>
            <w:noProof/>
            <w:highlight w:val="yellow"/>
            <w:vertAlign w:val="superscript"/>
          </w:rPr>
          <w:t>18</w:t>
        </w:r>
      </w:hyperlink>
      <w:r w:rsidR="005104C3" w:rsidRPr="002A0FE0">
        <w:rPr>
          <w:noProof/>
          <w:highlight w:val="yellow"/>
          <w:vertAlign w:val="superscript"/>
        </w:rPr>
        <w:t>,</w:t>
      </w:r>
      <w:hyperlink w:anchor="_ENREF_24" w:tooltip="Wang, 2013 #441" w:history="1">
        <w:r w:rsidR="00A8021C" w:rsidRPr="002A0FE0">
          <w:rPr>
            <w:noProof/>
            <w:highlight w:val="yellow"/>
            <w:vertAlign w:val="superscript"/>
          </w:rPr>
          <w:t>24</w:t>
        </w:r>
      </w:hyperlink>
      <w:r w:rsidR="005104C3" w:rsidRPr="002A0FE0">
        <w:rPr>
          <w:noProof/>
          <w:highlight w:val="yellow"/>
          <w:vertAlign w:val="superscript"/>
        </w:rPr>
        <w:t>,</w:t>
      </w:r>
      <w:hyperlink w:anchor="_ENREF_25" w:tooltip="Wayne, 1996 #857" w:history="1">
        <w:r w:rsidR="00A8021C" w:rsidRPr="002A0FE0">
          <w:rPr>
            <w:noProof/>
            <w:highlight w:val="yellow"/>
            <w:vertAlign w:val="superscript"/>
          </w:rPr>
          <w:t>25</w:t>
        </w:r>
      </w:hyperlink>
      <w:r w:rsidR="005104C3" w:rsidRPr="002A0FE0">
        <w:rPr>
          <w:highlight w:val="yellow"/>
        </w:rPr>
        <w:fldChar w:fldCharType="end"/>
      </w:r>
      <w:r w:rsidR="005104C3" w:rsidRPr="002A0FE0">
        <w:rPr>
          <w:highlight w:val="yellow"/>
        </w:rPr>
        <w:t xml:space="preserve"> and </w:t>
      </w:r>
      <w:r w:rsidR="0067204E" w:rsidRPr="002A0FE0">
        <w:rPr>
          <w:highlight w:val="yellow"/>
        </w:rPr>
        <w:t xml:space="preserve">for illustrative purposes, </w:t>
      </w:r>
      <w:r w:rsidR="005104C3" w:rsidRPr="002A0FE0">
        <w:rPr>
          <w:highlight w:val="yellow"/>
        </w:rPr>
        <w:t xml:space="preserve">we are using </w:t>
      </w:r>
      <w:r w:rsidR="008D00CB" w:rsidRPr="002A0FE0">
        <w:rPr>
          <w:highlight w:val="yellow"/>
        </w:rPr>
        <w:t>a</w:t>
      </w:r>
      <w:r w:rsidR="005104C3" w:rsidRPr="002A0FE0">
        <w:rPr>
          <w:highlight w:val="yellow"/>
        </w:rPr>
        <w:t xml:space="preserve"> multi</w:t>
      </w:r>
      <w:r w:rsidR="002E4959" w:rsidRPr="002A0FE0">
        <w:rPr>
          <w:highlight w:val="yellow"/>
        </w:rPr>
        <w:t>-</w:t>
      </w:r>
      <w:r w:rsidR="005104C3" w:rsidRPr="002A0FE0">
        <w:rPr>
          <w:highlight w:val="yellow"/>
        </w:rPr>
        <w:t>stress model of non-replication</w:t>
      </w:r>
      <w:r w:rsidR="00665DAD" w:rsidRPr="002A0FE0">
        <w:rPr>
          <w:highlight w:val="yellow"/>
        </w:rPr>
        <w:t xml:space="preserve"> </w:t>
      </w:r>
      <w:r w:rsidR="005104C3" w:rsidRPr="002A0FE0">
        <w:rPr>
          <w:highlight w:val="yellow"/>
        </w:rPr>
        <w:fldChar w:fldCharType="begin">
          <w:fldData xml:space="preserve">PEVuZE5vdGU+PENpdGU+PEF1dGhvcj5Hb2xkPC9BdXRob3I+PFllYXI+MjAxMjwvWWVhcj48UmVj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xNjAwNC0xMTwvcGFnZXM+PHZvbHVtZT4xMDk8L3ZvbHVtZT48bnVtYmVyPjQw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</w:fldData>
        </w:fldChar>
      </w:r>
      <w:r w:rsidR="005104C3" w:rsidRPr="002A0FE0">
        <w:rPr>
          <w:highlight w:val="yellow"/>
        </w:rPr>
        <w:instrText xml:space="preserve"> ADDIN EN.CITE </w:instrText>
      </w:r>
      <w:r w:rsidR="005104C3" w:rsidRPr="002A0FE0">
        <w:rPr>
          <w:highlight w:val="yellow"/>
        </w:rPr>
        <w:fldChar w:fldCharType="begin">
          <w:fldData xml:space="preserve">PEVuZE5vdGU+PENpdGU+PEF1dGhvcj5Hb2xkPC9BdXRob3I+PFllYXI+MjAxMjwvWWVhcj48UmVj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xNjAwNC0xMTwvcGFnZXM+PHZvbHVtZT4xMDk8L3ZvbHVtZT48bnVtYmVyPjQw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</w:fldData>
        </w:fldChar>
      </w:r>
      <w:r w:rsidR="005104C3" w:rsidRPr="002A0FE0">
        <w:rPr>
          <w:highlight w:val="yellow"/>
        </w:rPr>
        <w:instrText xml:space="preserve"> ADDIN EN.CITE.DATA </w:instrText>
      </w:r>
      <w:r w:rsidR="005104C3" w:rsidRPr="002A0FE0">
        <w:rPr>
          <w:highlight w:val="yellow"/>
        </w:rPr>
      </w:r>
      <w:r w:rsidR="005104C3" w:rsidRPr="002A0FE0">
        <w:rPr>
          <w:highlight w:val="yellow"/>
        </w:rPr>
        <w:fldChar w:fldCharType="end"/>
      </w:r>
      <w:r w:rsidR="005104C3" w:rsidRPr="002A0FE0">
        <w:rPr>
          <w:highlight w:val="yellow"/>
        </w:rPr>
      </w:r>
      <w:r w:rsidR="005104C3" w:rsidRPr="002A0FE0">
        <w:rPr>
          <w:highlight w:val="yellow"/>
        </w:rPr>
        <w:fldChar w:fldCharType="separate"/>
      </w:r>
      <w:hyperlink w:anchor="_ENREF_6" w:tooltip="Gold, 2012 #456" w:history="1">
        <w:r w:rsidR="00A8021C" w:rsidRPr="002A0FE0">
          <w:rPr>
            <w:noProof/>
            <w:highlight w:val="yellow"/>
            <w:vertAlign w:val="superscript"/>
          </w:rPr>
          <w:t>6</w:t>
        </w:r>
      </w:hyperlink>
      <w:r w:rsidR="005104C3" w:rsidRPr="002A0FE0">
        <w:rPr>
          <w:noProof/>
          <w:highlight w:val="yellow"/>
          <w:vertAlign w:val="superscript"/>
        </w:rPr>
        <w:t>,</w:t>
      </w:r>
      <w:hyperlink w:anchor="_ENREF_8" w:tooltip="Gold, 2015 #903" w:history="1">
        <w:r w:rsidR="00A8021C" w:rsidRPr="002A0FE0">
          <w:rPr>
            <w:noProof/>
            <w:highlight w:val="yellow"/>
            <w:vertAlign w:val="superscript"/>
          </w:rPr>
          <w:t>8</w:t>
        </w:r>
      </w:hyperlink>
      <w:r w:rsidR="005104C3" w:rsidRPr="002A0FE0">
        <w:rPr>
          <w:noProof/>
          <w:highlight w:val="yellow"/>
          <w:vertAlign w:val="superscript"/>
        </w:rPr>
        <w:t>,</w:t>
      </w:r>
      <w:r w:rsidR="00B63FB9" w:rsidRPr="002A0FE0">
        <w:rPr>
          <w:noProof/>
          <w:highlight w:val="yellow"/>
          <w:vertAlign w:val="superscript"/>
        </w:rPr>
        <w:t>9</w:t>
      </w:r>
      <w:r w:rsidR="005104C3" w:rsidRPr="002A0FE0">
        <w:rPr>
          <w:highlight w:val="yellow"/>
        </w:rPr>
        <w:fldChar w:fldCharType="end"/>
      </w:r>
      <w:r w:rsidR="005104C3" w:rsidRPr="002A0FE0">
        <w:rPr>
          <w:highlight w:val="yellow"/>
        </w:rPr>
        <w:t>.</w:t>
      </w:r>
    </w:p>
    <w:p w14:paraId="67CD734F" w14:textId="5B930165" w:rsidR="001F19CC" w:rsidRPr="002A0FE0" w:rsidRDefault="006F2C54" w:rsidP="00541A0D">
      <w:pPr>
        <w:pStyle w:val="ListParagraph"/>
        <w:numPr>
          <w:ilvl w:val="2"/>
          <w:numId w:val="8"/>
        </w:numPr>
        <w:spacing w:after="240"/>
        <w:ind w:left="0" w:firstLine="0"/>
        <w:contextualSpacing w:val="0"/>
        <w:jc w:val="both"/>
        <w:rPr>
          <w:highlight w:val="yellow"/>
        </w:rPr>
      </w:pPr>
      <w:r w:rsidRPr="002A0FE0">
        <w:rPr>
          <w:highlight w:val="yellow"/>
        </w:rPr>
        <w:t xml:space="preserve">For </w:t>
      </w:r>
      <w:r w:rsidR="000D3295" w:rsidRPr="002A0FE0">
        <w:rPr>
          <w:highlight w:val="yellow"/>
        </w:rPr>
        <w:t>the</w:t>
      </w:r>
      <w:r w:rsidRPr="002A0FE0">
        <w:rPr>
          <w:highlight w:val="yellow"/>
        </w:rPr>
        <w:t xml:space="preserve"> replicating </w:t>
      </w:r>
      <w:r w:rsidR="004B5105" w:rsidRPr="002A0FE0">
        <w:rPr>
          <w:highlight w:val="yellow"/>
        </w:rPr>
        <w:t>a</w:t>
      </w:r>
      <w:r w:rsidRPr="002A0FE0">
        <w:rPr>
          <w:highlight w:val="yellow"/>
        </w:rPr>
        <w:t xml:space="preserve">ssay, distribute 200 </w:t>
      </w:r>
      <w:r w:rsidRPr="002A0FE0">
        <w:rPr>
          <w:rFonts w:ascii="Symbol" w:hAnsi="Symbol"/>
          <w:highlight w:val="yellow"/>
        </w:rPr>
        <w:t></w:t>
      </w:r>
      <w:r w:rsidRPr="002A0FE0">
        <w:rPr>
          <w:highlight w:val="yellow"/>
        </w:rPr>
        <w:t xml:space="preserve">L cells </w:t>
      </w:r>
      <w:r w:rsidR="005B69C9" w:rsidRPr="002A0FE0">
        <w:rPr>
          <w:highlight w:val="yellow"/>
        </w:rPr>
        <w:t>in 7H9-A</w:t>
      </w:r>
      <w:r w:rsidR="00427D01" w:rsidRPr="002A0FE0">
        <w:rPr>
          <w:highlight w:val="yellow"/>
        </w:rPr>
        <w:t>DN</w:t>
      </w:r>
      <w:r w:rsidR="005B69C9" w:rsidRPr="002A0FE0">
        <w:rPr>
          <w:highlight w:val="yellow"/>
        </w:rPr>
        <w:t xml:space="preserve"> </w:t>
      </w:r>
      <w:r w:rsidRPr="002A0FE0">
        <w:rPr>
          <w:highlight w:val="yellow"/>
        </w:rPr>
        <w:t>at an OD</w:t>
      </w:r>
      <w:r w:rsidRPr="002A0FE0">
        <w:rPr>
          <w:highlight w:val="yellow"/>
          <w:vertAlign w:val="subscript"/>
        </w:rPr>
        <w:t>580</w:t>
      </w:r>
      <w:r w:rsidRPr="002A0FE0">
        <w:rPr>
          <w:highlight w:val="yellow"/>
        </w:rPr>
        <w:t xml:space="preserve"> of 0.01 into </w:t>
      </w:r>
      <w:r w:rsidR="00804BD2" w:rsidRPr="002A0FE0">
        <w:rPr>
          <w:highlight w:val="yellow"/>
        </w:rPr>
        <w:t xml:space="preserve">all wells of </w:t>
      </w:r>
      <w:r w:rsidRPr="002A0FE0">
        <w:rPr>
          <w:highlight w:val="yellow"/>
        </w:rPr>
        <w:t xml:space="preserve">a </w:t>
      </w:r>
      <w:r w:rsidR="004B5105" w:rsidRPr="002A0FE0">
        <w:rPr>
          <w:highlight w:val="yellow"/>
        </w:rPr>
        <w:t xml:space="preserve">clear-bottomed, </w:t>
      </w:r>
      <w:r w:rsidR="004105DF" w:rsidRPr="002A0FE0">
        <w:rPr>
          <w:highlight w:val="yellow"/>
        </w:rPr>
        <w:t>tissue culture</w:t>
      </w:r>
      <w:r w:rsidRPr="002A0FE0">
        <w:rPr>
          <w:highlight w:val="yellow"/>
        </w:rPr>
        <w:t xml:space="preserve"> treated 96-well plate.</w:t>
      </w:r>
      <w:r w:rsidR="004B5105" w:rsidRPr="002A0FE0">
        <w:rPr>
          <w:highlight w:val="yellow"/>
        </w:rPr>
        <w:t xml:space="preserve">  </w:t>
      </w:r>
    </w:p>
    <w:p w14:paraId="6D03A0BE" w14:textId="0A3C66AC" w:rsidR="0045036F" w:rsidRPr="002A0FE0" w:rsidRDefault="004B5105" w:rsidP="00541A0D">
      <w:pPr>
        <w:pStyle w:val="ListParagraph"/>
        <w:numPr>
          <w:ilvl w:val="2"/>
          <w:numId w:val="8"/>
        </w:numPr>
        <w:spacing w:after="240"/>
        <w:ind w:left="0" w:firstLine="0"/>
        <w:contextualSpacing w:val="0"/>
        <w:jc w:val="both"/>
        <w:rPr>
          <w:highlight w:val="yellow"/>
        </w:rPr>
      </w:pPr>
      <w:r w:rsidRPr="002A0FE0">
        <w:rPr>
          <w:highlight w:val="yellow"/>
        </w:rPr>
        <w:lastRenderedPageBreak/>
        <w:t xml:space="preserve">For </w:t>
      </w:r>
      <w:r w:rsidR="000D3295" w:rsidRPr="002A0FE0">
        <w:rPr>
          <w:highlight w:val="yellow"/>
        </w:rPr>
        <w:t>the</w:t>
      </w:r>
      <w:r w:rsidRPr="002A0FE0">
        <w:rPr>
          <w:highlight w:val="yellow"/>
        </w:rPr>
        <w:t xml:space="preserve"> non-replicating assay, wash cells twice in </w:t>
      </w:r>
      <w:r w:rsidR="005A3EAF" w:rsidRPr="002A0FE0">
        <w:rPr>
          <w:highlight w:val="yellow"/>
        </w:rPr>
        <w:t>phosphate buffered saline (</w:t>
      </w:r>
      <w:r w:rsidRPr="002A0FE0">
        <w:rPr>
          <w:highlight w:val="yellow"/>
        </w:rPr>
        <w:t>PBS</w:t>
      </w:r>
      <w:r w:rsidR="005A3EAF" w:rsidRPr="002A0FE0">
        <w:rPr>
          <w:highlight w:val="yellow"/>
        </w:rPr>
        <w:t>)</w:t>
      </w:r>
      <w:r w:rsidRPr="002A0FE0">
        <w:rPr>
          <w:highlight w:val="yellow"/>
        </w:rPr>
        <w:t xml:space="preserve"> containing 0.02% tyloxapol, and resuspend cells in non-replicating medium</w:t>
      </w:r>
      <w:r w:rsidR="00665DAD" w:rsidRPr="002A0FE0">
        <w:rPr>
          <w:highlight w:val="yellow"/>
        </w:rPr>
        <w:t xml:space="preserve"> (</w:t>
      </w:r>
      <w:r w:rsidR="00DE00CB" w:rsidRPr="002A0FE0">
        <w:rPr>
          <w:highlight w:val="yellow"/>
        </w:rPr>
        <w:t>0.05%</w:t>
      </w:r>
      <w:r w:rsidR="00665DAD" w:rsidRPr="002A0FE0">
        <w:rPr>
          <w:highlight w:val="yellow"/>
        </w:rPr>
        <w:t xml:space="preserve"> KH</w:t>
      </w:r>
      <w:r w:rsidR="00665DAD" w:rsidRPr="002A0FE0">
        <w:rPr>
          <w:highlight w:val="yellow"/>
          <w:vertAlign w:val="subscript"/>
        </w:rPr>
        <w:t>2</w:t>
      </w:r>
      <w:r w:rsidR="00665DAD" w:rsidRPr="002A0FE0">
        <w:rPr>
          <w:highlight w:val="yellow"/>
        </w:rPr>
        <w:t>PO</w:t>
      </w:r>
      <w:r w:rsidR="00665DAD" w:rsidRPr="002A0FE0">
        <w:rPr>
          <w:highlight w:val="yellow"/>
          <w:vertAlign w:val="subscript"/>
        </w:rPr>
        <w:t>4</w:t>
      </w:r>
      <w:r w:rsidR="00665DAD" w:rsidRPr="002A0FE0">
        <w:rPr>
          <w:highlight w:val="yellow"/>
        </w:rPr>
        <w:t xml:space="preserve">, </w:t>
      </w:r>
      <w:r w:rsidR="00DE00CB" w:rsidRPr="002A0FE0">
        <w:rPr>
          <w:highlight w:val="yellow"/>
        </w:rPr>
        <w:t>0.05%</w:t>
      </w:r>
      <w:r w:rsidR="00665DAD" w:rsidRPr="002A0FE0">
        <w:rPr>
          <w:highlight w:val="yellow"/>
        </w:rPr>
        <w:t xml:space="preserve"> MgSO</w:t>
      </w:r>
      <w:r w:rsidR="00665DAD" w:rsidRPr="002A0FE0">
        <w:rPr>
          <w:highlight w:val="yellow"/>
          <w:vertAlign w:val="subscript"/>
        </w:rPr>
        <w:t>4</w:t>
      </w:r>
      <w:r w:rsidR="00665DAD" w:rsidRPr="002A0FE0">
        <w:rPr>
          <w:highlight w:val="yellow"/>
        </w:rPr>
        <w:t xml:space="preserve">, </w:t>
      </w:r>
      <w:r w:rsidR="00DE00CB" w:rsidRPr="002A0FE0">
        <w:rPr>
          <w:highlight w:val="yellow"/>
        </w:rPr>
        <w:t>0.005%</w:t>
      </w:r>
      <w:r w:rsidR="00665DAD" w:rsidRPr="002A0FE0">
        <w:rPr>
          <w:highlight w:val="yellow"/>
        </w:rPr>
        <w:t xml:space="preserve"> ferric ammonium citrate, </w:t>
      </w:r>
      <w:r w:rsidR="00EA7320" w:rsidRPr="002A0FE0">
        <w:rPr>
          <w:highlight w:val="yellow"/>
        </w:rPr>
        <w:t>0.00</w:t>
      </w:r>
      <w:r w:rsidR="005004D3" w:rsidRPr="002A0FE0">
        <w:rPr>
          <w:highlight w:val="yellow"/>
        </w:rPr>
        <w:t>0</w:t>
      </w:r>
      <w:r w:rsidR="00EA7320" w:rsidRPr="002A0FE0">
        <w:rPr>
          <w:highlight w:val="yellow"/>
        </w:rPr>
        <w:t>1% ZnCl</w:t>
      </w:r>
      <w:r w:rsidR="00EA7320" w:rsidRPr="002A0FE0">
        <w:rPr>
          <w:highlight w:val="yellow"/>
          <w:vertAlign w:val="subscript"/>
        </w:rPr>
        <w:t>2</w:t>
      </w:r>
      <w:r w:rsidR="00EA7320" w:rsidRPr="002A0FE0">
        <w:rPr>
          <w:highlight w:val="yellow"/>
        </w:rPr>
        <w:t>,</w:t>
      </w:r>
      <w:r w:rsidR="00B629FD" w:rsidRPr="002A0FE0">
        <w:rPr>
          <w:highlight w:val="yellow"/>
        </w:rPr>
        <w:t xml:space="preserve"> 0.</w:t>
      </w:r>
      <w:r w:rsidR="00EA7320" w:rsidRPr="002A0FE0">
        <w:rPr>
          <w:highlight w:val="yellow"/>
        </w:rPr>
        <w:t>1% NH</w:t>
      </w:r>
      <w:r w:rsidR="00EA7320" w:rsidRPr="002A0FE0">
        <w:rPr>
          <w:highlight w:val="yellow"/>
          <w:vertAlign w:val="subscript"/>
        </w:rPr>
        <w:t>4</w:t>
      </w:r>
      <w:r w:rsidR="00EA7320" w:rsidRPr="002A0FE0">
        <w:rPr>
          <w:highlight w:val="yellow"/>
        </w:rPr>
        <w:t xml:space="preserve">Cl, </w:t>
      </w:r>
      <w:r w:rsidR="00665DAD" w:rsidRPr="002A0FE0">
        <w:rPr>
          <w:highlight w:val="yellow"/>
        </w:rPr>
        <w:t>0.5% BSA, 0.085% NaCl, 0.02% tyloxapol, 0.05% butyrate</w:t>
      </w:r>
      <w:r w:rsidR="00354316" w:rsidRPr="002A0FE0">
        <w:rPr>
          <w:highlight w:val="yellow"/>
        </w:rPr>
        <w:t>;</w:t>
      </w:r>
      <w:r w:rsidR="00354316" w:rsidRPr="002A0FE0">
        <w:rPr>
          <w:highlight w:val="yellow"/>
          <w:vertAlign w:val="superscript"/>
        </w:rPr>
        <w:t xml:space="preserve"> </w:t>
      </w:r>
      <w:r w:rsidR="00354316" w:rsidRPr="002A0FE0">
        <w:rPr>
          <w:highlight w:val="yellow"/>
        </w:rPr>
        <w:t>pH adjusted to 5.0 with 2N NaOH</w:t>
      </w:r>
      <w:r w:rsidR="00665DAD" w:rsidRPr="002A0FE0">
        <w:rPr>
          <w:highlight w:val="yellow"/>
        </w:rPr>
        <w:t>)</w:t>
      </w:r>
      <w:r w:rsidRPr="002A0FE0">
        <w:rPr>
          <w:highlight w:val="yellow"/>
        </w:rPr>
        <w:t xml:space="preserve">.  </w:t>
      </w:r>
    </w:p>
    <w:p w14:paraId="561538D5" w14:textId="7FB70E6C" w:rsidR="0045036F" w:rsidRPr="002A0FE0" w:rsidRDefault="001725A5" w:rsidP="00541A0D">
      <w:pPr>
        <w:pStyle w:val="ListParagraph"/>
        <w:numPr>
          <w:ilvl w:val="3"/>
          <w:numId w:val="8"/>
        </w:numPr>
        <w:spacing w:after="240"/>
        <w:ind w:left="0" w:firstLine="0"/>
        <w:contextualSpacing w:val="0"/>
        <w:jc w:val="both"/>
        <w:rPr>
          <w:highlight w:val="yellow"/>
        </w:rPr>
      </w:pPr>
      <w:r w:rsidRPr="002A0FE0">
        <w:rPr>
          <w:highlight w:val="yellow"/>
        </w:rPr>
        <w:t xml:space="preserve">Dilute cells </w:t>
      </w:r>
      <w:r w:rsidR="00AB29B2" w:rsidRPr="002A0FE0">
        <w:rPr>
          <w:highlight w:val="yellow"/>
        </w:rPr>
        <w:t>to</w:t>
      </w:r>
      <w:r w:rsidRPr="002A0FE0">
        <w:rPr>
          <w:highlight w:val="yellow"/>
        </w:rPr>
        <w:t xml:space="preserve"> an OD</w:t>
      </w:r>
      <w:r w:rsidRPr="002A0FE0">
        <w:rPr>
          <w:highlight w:val="yellow"/>
          <w:vertAlign w:val="subscript"/>
        </w:rPr>
        <w:t>580</w:t>
      </w:r>
      <w:r w:rsidRPr="002A0FE0">
        <w:rPr>
          <w:highlight w:val="yellow"/>
        </w:rPr>
        <w:t xml:space="preserve"> of 0.1 </w:t>
      </w:r>
      <w:r w:rsidR="00AB29B2" w:rsidRPr="002A0FE0">
        <w:rPr>
          <w:highlight w:val="yellow"/>
        </w:rPr>
        <w:t>in</w:t>
      </w:r>
      <w:r w:rsidRPr="002A0FE0">
        <w:rPr>
          <w:highlight w:val="yellow"/>
        </w:rPr>
        <w:t xml:space="preserve"> non-replicating medium and add NaNO</w:t>
      </w:r>
      <w:r w:rsidRPr="002A0FE0">
        <w:rPr>
          <w:highlight w:val="yellow"/>
          <w:vertAlign w:val="subscript"/>
        </w:rPr>
        <w:t>2</w:t>
      </w:r>
      <w:r w:rsidRPr="002A0FE0">
        <w:rPr>
          <w:highlight w:val="yellow"/>
        </w:rPr>
        <w:t xml:space="preserve"> from a fresh</w:t>
      </w:r>
      <w:r w:rsidR="00AB29B2" w:rsidRPr="002A0FE0">
        <w:rPr>
          <w:highlight w:val="yellow"/>
        </w:rPr>
        <w:t>ly prepared</w:t>
      </w:r>
      <w:r w:rsidRPr="002A0FE0">
        <w:rPr>
          <w:highlight w:val="yellow"/>
        </w:rPr>
        <w:t xml:space="preserve"> 1 M stock to a final concentration of 0.5 mM.  </w:t>
      </w:r>
    </w:p>
    <w:p w14:paraId="3AC722E4" w14:textId="10176BE7" w:rsidR="005104C3" w:rsidRPr="002A0FE0" w:rsidRDefault="00665DAD" w:rsidP="00541A0D">
      <w:pPr>
        <w:pStyle w:val="ListParagraph"/>
        <w:numPr>
          <w:ilvl w:val="3"/>
          <w:numId w:val="8"/>
        </w:numPr>
        <w:spacing w:after="240"/>
        <w:ind w:left="0" w:firstLine="0"/>
        <w:contextualSpacing w:val="0"/>
        <w:jc w:val="both"/>
        <w:rPr>
          <w:highlight w:val="yellow"/>
        </w:rPr>
      </w:pPr>
      <w:r w:rsidRPr="002A0FE0">
        <w:rPr>
          <w:highlight w:val="yellow"/>
        </w:rPr>
        <w:t>D</w:t>
      </w:r>
      <w:r w:rsidR="004B5105" w:rsidRPr="002A0FE0">
        <w:rPr>
          <w:highlight w:val="yellow"/>
        </w:rPr>
        <w:t xml:space="preserve">istribute 200 </w:t>
      </w:r>
      <w:r w:rsidR="004B5105" w:rsidRPr="002A0FE0">
        <w:rPr>
          <w:rFonts w:ascii="Symbol" w:hAnsi="Symbol"/>
          <w:highlight w:val="yellow"/>
        </w:rPr>
        <w:t></w:t>
      </w:r>
      <w:r w:rsidR="004B5105" w:rsidRPr="002A0FE0">
        <w:rPr>
          <w:highlight w:val="yellow"/>
        </w:rPr>
        <w:t>L cells at an OD</w:t>
      </w:r>
      <w:r w:rsidR="004B5105" w:rsidRPr="002A0FE0">
        <w:rPr>
          <w:highlight w:val="yellow"/>
          <w:vertAlign w:val="subscript"/>
        </w:rPr>
        <w:t>580</w:t>
      </w:r>
      <w:r w:rsidR="004B5105" w:rsidRPr="002A0FE0">
        <w:rPr>
          <w:highlight w:val="yellow"/>
        </w:rPr>
        <w:t xml:space="preserve"> of 0.1 </w:t>
      </w:r>
      <w:r w:rsidRPr="002A0FE0">
        <w:rPr>
          <w:highlight w:val="yellow"/>
        </w:rPr>
        <w:t>into all wells of a clear-bottomed, tissue culture treated 96-well plate.</w:t>
      </w:r>
    </w:p>
    <w:p w14:paraId="7D223E84" w14:textId="5904DCE1" w:rsidR="001F19CC" w:rsidRPr="00CC2F18" w:rsidRDefault="005104C3" w:rsidP="001F19CC">
      <w:pPr>
        <w:pStyle w:val="ListParagraph"/>
        <w:spacing w:after="240"/>
        <w:ind w:left="0"/>
        <w:contextualSpacing w:val="0"/>
        <w:jc w:val="both"/>
      </w:pPr>
      <w:r w:rsidRPr="00CC2F18">
        <w:t xml:space="preserve">NOTE:  Prepare compound dilutions </w:t>
      </w:r>
      <w:r w:rsidR="00476A3B" w:rsidRPr="00CC2F18">
        <w:t>as</w:t>
      </w:r>
      <w:r w:rsidRPr="00CC2F18">
        <w:t xml:space="preserve"> 100</w:t>
      </w:r>
      <w:r w:rsidR="00476A3B" w:rsidRPr="00CC2F18">
        <w:t>-fold</w:t>
      </w:r>
      <w:r w:rsidRPr="00CC2F18">
        <w:t xml:space="preserve"> stock</w:t>
      </w:r>
      <w:r w:rsidR="003C3861" w:rsidRPr="00CC2F18">
        <w:t xml:space="preserve"> solutions</w:t>
      </w:r>
      <w:r w:rsidRPr="00CC2F18">
        <w:t xml:space="preserve"> in DMSO.  </w:t>
      </w:r>
      <w:r w:rsidR="00674129" w:rsidRPr="00CC2F18">
        <w:t>Thus, a</w:t>
      </w:r>
      <w:r w:rsidRPr="00CC2F18">
        <w:t xml:space="preserve"> typical MIC plate testing the impact of a molecule at </w:t>
      </w:r>
      <w:r w:rsidR="00476A3B" w:rsidRPr="00CC2F18">
        <w:t xml:space="preserve">a final concentration </w:t>
      </w:r>
      <w:r w:rsidR="00213BB0" w:rsidRPr="00CC2F18">
        <w:t>0.4</w:t>
      </w:r>
      <w:r w:rsidR="00674129" w:rsidRPr="00CC2F18">
        <w:t xml:space="preserve"> - 100</w:t>
      </w:r>
      <w:r w:rsidR="00213BB0" w:rsidRPr="00CC2F18">
        <w:t xml:space="preserve"> </w:t>
      </w:r>
      <w:r w:rsidR="00213BB0" w:rsidRPr="00CC2F18">
        <w:rPr>
          <w:rFonts w:ascii="Symbol" w:hAnsi="Symbol"/>
        </w:rPr>
        <w:t></w:t>
      </w:r>
      <w:r w:rsidR="003C3861" w:rsidRPr="00CC2F18">
        <w:t>g/mL</w:t>
      </w:r>
      <w:r w:rsidR="00213BB0" w:rsidRPr="00CC2F18">
        <w:t xml:space="preserve"> would </w:t>
      </w:r>
      <w:r w:rsidR="00476A3B" w:rsidRPr="00CC2F18">
        <w:t>require</w:t>
      </w:r>
      <w:r w:rsidR="00213BB0" w:rsidRPr="00CC2F18">
        <w:t xml:space="preserve"> </w:t>
      </w:r>
      <w:r w:rsidR="00674129" w:rsidRPr="00CC2F18">
        <w:t>stock solutions of 0.0</w:t>
      </w:r>
      <w:r w:rsidR="005A3EAF" w:rsidRPr="00CC2F18">
        <w:t>4</w:t>
      </w:r>
      <w:r w:rsidR="00674129" w:rsidRPr="00CC2F18">
        <w:t xml:space="preserve"> – 10 mg/mL in DMSO.  </w:t>
      </w:r>
    </w:p>
    <w:p w14:paraId="7EF5DFDD" w14:textId="2BAA4FCE" w:rsidR="001F19CC" w:rsidRPr="002A0FE0" w:rsidRDefault="00016BE3" w:rsidP="00541A0D">
      <w:pPr>
        <w:pStyle w:val="ListParagraph"/>
        <w:numPr>
          <w:ilvl w:val="2"/>
          <w:numId w:val="8"/>
        </w:numPr>
        <w:spacing w:after="240"/>
        <w:ind w:left="0" w:firstLine="0"/>
        <w:contextualSpacing w:val="0"/>
        <w:jc w:val="both"/>
        <w:rPr>
          <w:highlight w:val="yellow"/>
        </w:rPr>
      </w:pPr>
      <w:r w:rsidRPr="002A0FE0">
        <w:rPr>
          <w:highlight w:val="yellow"/>
        </w:rPr>
        <w:t xml:space="preserve">Add 2 </w:t>
      </w:r>
      <w:r w:rsidRPr="002A0FE0">
        <w:rPr>
          <w:rFonts w:ascii="Symbol" w:hAnsi="Symbol"/>
          <w:highlight w:val="yellow"/>
        </w:rPr>
        <w:t></w:t>
      </w:r>
      <w:r w:rsidRPr="002A0FE0">
        <w:rPr>
          <w:highlight w:val="yellow"/>
        </w:rPr>
        <w:t xml:space="preserve">L of </w:t>
      </w:r>
      <w:r w:rsidR="00476A3B" w:rsidRPr="002A0FE0">
        <w:rPr>
          <w:highlight w:val="yellow"/>
        </w:rPr>
        <w:t xml:space="preserve">dilutions of </w:t>
      </w:r>
      <w:r w:rsidRPr="002A0FE0">
        <w:rPr>
          <w:highlight w:val="yellow"/>
        </w:rPr>
        <w:t xml:space="preserve">test agent 1 into rows A-E and 2 </w:t>
      </w:r>
      <w:r w:rsidRPr="002A0FE0">
        <w:rPr>
          <w:rFonts w:ascii="Symbol" w:hAnsi="Symbol"/>
          <w:highlight w:val="yellow"/>
        </w:rPr>
        <w:t></w:t>
      </w:r>
      <w:r w:rsidRPr="002A0FE0">
        <w:rPr>
          <w:highlight w:val="yellow"/>
        </w:rPr>
        <w:t xml:space="preserve">L of </w:t>
      </w:r>
      <w:r w:rsidR="00476A3B" w:rsidRPr="002A0FE0">
        <w:rPr>
          <w:highlight w:val="yellow"/>
        </w:rPr>
        <w:t xml:space="preserve">dilutions of </w:t>
      </w:r>
      <w:r w:rsidRPr="002A0FE0">
        <w:rPr>
          <w:highlight w:val="yellow"/>
        </w:rPr>
        <w:t xml:space="preserve">test agent 2 into rows E-H.  </w:t>
      </w:r>
      <w:r w:rsidR="009703CB" w:rsidRPr="002A0FE0">
        <w:rPr>
          <w:highlight w:val="yellow"/>
        </w:rPr>
        <w:t>Mix thoroughly.</w:t>
      </w:r>
    </w:p>
    <w:p w14:paraId="5DCBFD17" w14:textId="399A289B" w:rsidR="00016BE3" w:rsidRPr="002A0FE0" w:rsidRDefault="00016BE3" w:rsidP="00541A0D">
      <w:pPr>
        <w:pStyle w:val="ListParagraph"/>
        <w:numPr>
          <w:ilvl w:val="2"/>
          <w:numId w:val="8"/>
        </w:numPr>
        <w:spacing w:after="240"/>
        <w:ind w:left="0" w:firstLine="0"/>
        <w:contextualSpacing w:val="0"/>
        <w:jc w:val="both"/>
        <w:rPr>
          <w:highlight w:val="yellow"/>
        </w:rPr>
      </w:pPr>
      <w:r w:rsidRPr="002A0FE0">
        <w:rPr>
          <w:highlight w:val="yellow"/>
        </w:rPr>
        <w:t xml:space="preserve">Add 2 </w:t>
      </w:r>
      <w:r w:rsidRPr="002A0FE0">
        <w:rPr>
          <w:rFonts w:ascii="Symbol" w:hAnsi="Symbol"/>
          <w:highlight w:val="yellow"/>
        </w:rPr>
        <w:t></w:t>
      </w:r>
      <w:r w:rsidRPr="002A0FE0">
        <w:rPr>
          <w:highlight w:val="yellow"/>
        </w:rPr>
        <w:t>L vehicle control (usually DMSO) into control wells, columns 1, 2, 12</w:t>
      </w:r>
      <w:r w:rsidR="00476A3B" w:rsidRPr="002A0FE0">
        <w:rPr>
          <w:highlight w:val="yellow"/>
        </w:rPr>
        <w:t xml:space="preserve"> (</w:t>
      </w:r>
      <w:r w:rsidRPr="002A0FE0">
        <w:rPr>
          <w:highlight w:val="yellow"/>
        </w:rPr>
        <w:t>rows A-H</w:t>
      </w:r>
      <w:r w:rsidR="00476A3B" w:rsidRPr="002A0FE0">
        <w:rPr>
          <w:highlight w:val="yellow"/>
        </w:rPr>
        <w:t>)</w:t>
      </w:r>
      <w:r w:rsidRPr="002A0FE0">
        <w:rPr>
          <w:highlight w:val="yellow"/>
        </w:rPr>
        <w:t>.</w:t>
      </w:r>
      <w:r w:rsidR="009703CB" w:rsidRPr="002A0FE0">
        <w:rPr>
          <w:highlight w:val="yellow"/>
        </w:rPr>
        <w:t xml:space="preserve">  Mix thoroughly.</w:t>
      </w:r>
    </w:p>
    <w:p w14:paraId="6D860B71" w14:textId="72C1B60A" w:rsidR="00541A0D" w:rsidRPr="00CC2F18" w:rsidRDefault="00476A3B" w:rsidP="005830EB">
      <w:pPr>
        <w:pStyle w:val="ListParagraph"/>
        <w:numPr>
          <w:ilvl w:val="2"/>
          <w:numId w:val="8"/>
        </w:numPr>
        <w:spacing w:after="240"/>
        <w:ind w:left="0" w:firstLine="0"/>
        <w:contextualSpacing w:val="0"/>
        <w:jc w:val="both"/>
      </w:pPr>
      <w:r w:rsidRPr="00CC2F18">
        <w:t>For each experiment, i</w:t>
      </w:r>
      <w:r w:rsidR="00016BE3" w:rsidRPr="00CC2F18">
        <w:t xml:space="preserve">nclude at least one positive control such as rifampicin from </w:t>
      </w:r>
      <w:r w:rsidR="00AB0590" w:rsidRPr="00CC2F18">
        <w:t>0</w:t>
      </w:r>
      <w:r w:rsidR="00016BE3" w:rsidRPr="00CC2F18">
        <w:t xml:space="preserve">.004 to 1 </w:t>
      </w:r>
      <w:r w:rsidR="00016BE3" w:rsidRPr="00CC2F18">
        <w:rPr>
          <w:rFonts w:ascii="Symbol" w:hAnsi="Symbol"/>
        </w:rPr>
        <w:t></w:t>
      </w:r>
      <w:r w:rsidR="00016BE3" w:rsidRPr="00CC2F18">
        <w:t xml:space="preserve">g/mL (replicating assay) and/or 0.08 to 20 </w:t>
      </w:r>
      <w:r w:rsidR="00A8021C" w:rsidRPr="00CC2F18">
        <w:rPr>
          <w:rFonts w:ascii="Symbol" w:hAnsi="Symbol"/>
        </w:rPr>
        <w:t></w:t>
      </w:r>
      <w:r w:rsidR="00016BE3" w:rsidRPr="00CC2F18">
        <w:t>g/mL (non-replicating assay)</w:t>
      </w:r>
      <w:r w:rsidR="00C624D2" w:rsidRPr="00CC2F18">
        <w:t xml:space="preserve">.  </w:t>
      </w:r>
    </w:p>
    <w:p w14:paraId="4CCF4494" w14:textId="0BF131DA" w:rsidR="001F19CC" w:rsidRPr="00CC2F18" w:rsidRDefault="00541A0D" w:rsidP="00541A0D">
      <w:pPr>
        <w:pStyle w:val="ListParagraph"/>
        <w:spacing w:after="240"/>
        <w:ind w:left="0"/>
        <w:contextualSpacing w:val="0"/>
        <w:jc w:val="both"/>
      </w:pPr>
      <w:r w:rsidRPr="00CC2F18">
        <w:t xml:space="preserve">Note: </w:t>
      </w:r>
      <w:r w:rsidR="009914E0" w:rsidRPr="00CC2F18">
        <w:t>The use of 6-bromo-1H-indazol-3-amine</w:t>
      </w:r>
      <w:r w:rsidR="00A8021C" w:rsidRPr="00CC2F18">
        <w:t xml:space="preserve"> </w:t>
      </w:r>
      <w:hyperlink w:anchor="_ENREF_9" w:tooltip="Warrier, 2015 #477" w:history="1">
        <w:r w:rsidR="00A8021C" w:rsidRPr="002A0FE0">
          <w:fldChar w:fldCharType="begin"/>
        </w:r>
        <w:r w:rsidR="00A8021C" w:rsidRPr="00CC2F18">
          <w:instrText xml:space="preserve"> ADDIN EN.CITE &lt;EndNote&gt;&lt;Cite&gt;&lt;Author&gt;Warrier&lt;/Author&gt;&lt;Year&gt;2015&lt;/Year&gt;&lt;RecNum&gt;477&lt;/RecNum&gt;&lt;DisplayText&gt;&lt;style face="superscript"&gt;9&lt;/style&gt;&lt;/DisplayText&gt;&lt;record&gt;&lt;rec-number&gt;477&lt;/rec-number&gt;&lt;foreign-keys&gt;&lt;key app="EN" db-id="29rsp2zv4sxee7e5exbxxr0zwxzvstxzfwdf" timestamp="1442238802"&gt;477&lt;/key&gt;&lt;/foreign-keys&gt;&lt;ref-type name="Journal Article"&gt;17&lt;/ref-type&gt;&lt;contributors&gt;&lt;authors&gt;&lt;author&gt;Warrier, Thulasi&lt;/author&gt;&lt;author&gt;Martinez-Hoyos, Maria&lt;/author&gt;&lt;author&gt;Marin-Amieva, Manuel&lt;/author&gt;&lt;author&gt;Colmenarejo, Gonzalo&lt;/author&gt;&lt;author&gt;Porras-De Francisco, Esther&lt;/author&gt;&lt;author&gt;Alvarez-Pedraglio, Ana Isabel&lt;/author&gt;&lt;author&gt;Fraile-Gabaldon, Maria Teresa&lt;/author&gt;&lt;author&gt;Torres-Gomez, Pedro Alfonso&lt;/author&gt;&lt;author&gt;Lopez-Quezada, Landys&lt;/author&gt;&lt;author&gt;Gold, Ben&lt;/author&gt;&lt;author&gt;Roberts, Julia&lt;/author&gt;&lt;author&gt;Ling, Yan&lt;/author&gt;&lt;author&gt;Somersan-Karakaya, Selin&lt;/author&gt;&lt;author&gt;Little, David&lt;/author&gt;&lt;author&gt;Cammack, Nicholas&lt;/author&gt;&lt;author&gt;Nathan, Carl&lt;/author&gt;&lt;author&gt;Mendoza-Losana, Alfonso&lt;/author&gt;&lt;/authors&gt;&lt;/contributors&gt;&lt;titles&gt;&lt;title&gt;Identification of Novel Anti-mycobacterial Compounds by Screening a Pharmaceutical Small-Molecule Library against Nonreplicating Mycobacterium tuberculosis&lt;/title&gt;&lt;secondary-title&gt;ACS Infectious Diseases&lt;/secondary-title&gt;&lt;/titles&gt;&lt;periodical&gt;&lt;full-title&gt;ACS Infectious Diseases&lt;/full-title&gt;&lt;/periodical&gt;&lt;dates&gt;&lt;year&gt;2015&lt;/year&gt;&lt;pub-dates&gt;&lt;date&gt;2015/06/17&lt;/date&gt;&lt;/pub-dates&gt;&lt;/dates&gt;&lt;publisher&gt;American Chemical Society&lt;/publisher&gt;&lt;urls&gt;&lt;related-urls&gt;&lt;url&gt;http://dx.doi.org/10.1021/acsinfecdis.5b00025&lt;/url&gt;&lt;/related-urls&gt;&lt;/urls&gt;&lt;electronic-resource-num&gt;10.1021/acsinfecdis.5b00025&lt;/electronic-resource-num&gt;&lt;/record&gt;&lt;/Cite&gt;&lt;/EndNote&gt;</w:instrText>
        </w:r>
        <w:r w:rsidR="00A8021C" w:rsidRPr="002A0FE0">
          <w:fldChar w:fldCharType="separate"/>
        </w:r>
        <w:r w:rsidR="00A8021C" w:rsidRPr="00CC2F18">
          <w:rPr>
            <w:noProof/>
            <w:vertAlign w:val="superscript"/>
          </w:rPr>
          <w:t>9</w:t>
        </w:r>
        <w:r w:rsidR="00A8021C" w:rsidRPr="002A0FE0">
          <w:fldChar w:fldCharType="end"/>
        </w:r>
      </w:hyperlink>
      <w:r w:rsidR="009914E0" w:rsidRPr="00CC2F18">
        <w:t xml:space="preserve"> at 0.</w:t>
      </w:r>
      <w:r w:rsidR="00517DDD" w:rsidRPr="00CC2F18">
        <w:t>1</w:t>
      </w:r>
      <w:r w:rsidR="009914E0" w:rsidRPr="00CC2F18">
        <w:t xml:space="preserve"> to </w:t>
      </w:r>
      <w:r w:rsidR="00517DDD" w:rsidRPr="00CC2F18">
        <w:t>25</w:t>
      </w:r>
      <w:r w:rsidR="009914E0" w:rsidRPr="00CC2F18">
        <w:t xml:space="preserve"> </w:t>
      </w:r>
      <w:r w:rsidR="009914E0" w:rsidRPr="00CC2F18">
        <w:rPr>
          <w:rFonts w:ascii="Symbol" w:hAnsi="Symbol"/>
        </w:rPr>
        <w:t></w:t>
      </w:r>
      <w:r w:rsidR="009914E0" w:rsidRPr="00CC2F18">
        <w:t>g/mL is recommended as a</w:t>
      </w:r>
      <w:r w:rsidR="00C624D2" w:rsidRPr="00CC2F18">
        <w:t xml:space="preserve"> control compound </w:t>
      </w:r>
      <w:r w:rsidR="00814980" w:rsidRPr="00CC2F18">
        <w:t>that has</w:t>
      </w:r>
      <w:r w:rsidR="009914E0" w:rsidRPr="00CC2F18">
        <w:t xml:space="preserve"> selective, NaNO</w:t>
      </w:r>
      <w:r w:rsidR="009914E0" w:rsidRPr="00CC2F18">
        <w:rPr>
          <w:vertAlign w:val="subscript"/>
        </w:rPr>
        <w:t>2</w:t>
      </w:r>
      <w:r w:rsidR="009914E0" w:rsidRPr="00CC2F18">
        <w:t>-dependent activity in the multi-stress model of non-replication</w:t>
      </w:r>
      <w:r w:rsidR="00C624D2" w:rsidRPr="00CC2F18">
        <w:t>.</w:t>
      </w:r>
    </w:p>
    <w:p w14:paraId="78B6F4CE" w14:textId="0D5233B6" w:rsidR="00016BE3" w:rsidRPr="002A0FE0" w:rsidRDefault="009703CB" w:rsidP="00541A0D">
      <w:pPr>
        <w:pStyle w:val="ListParagraph"/>
        <w:numPr>
          <w:ilvl w:val="2"/>
          <w:numId w:val="8"/>
        </w:numPr>
        <w:spacing w:after="240"/>
        <w:ind w:left="0" w:firstLine="0"/>
        <w:contextualSpacing w:val="0"/>
        <w:jc w:val="both"/>
        <w:rPr>
          <w:highlight w:val="yellow"/>
        </w:rPr>
      </w:pPr>
      <w:r w:rsidRPr="002A0FE0">
        <w:rPr>
          <w:highlight w:val="yellow"/>
        </w:rPr>
        <w:t xml:space="preserve">For replicating assays, incubate </w:t>
      </w:r>
      <w:r w:rsidR="00310A45" w:rsidRPr="002A0FE0">
        <w:rPr>
          <w:highlight w:val="yellow"/>
        </w:rPr>
        <w:t xml:space="preserve">microplates </w:t>
      </w:r>
      <w:r w:rsidRPr="002A0FE0">
        <w:rPr>
          <w:highlight w:val="yellow"/>
        </w:rPr>
        <w:t xml:space="preserve">at 37 </w:t>
      </w:r>
      <w:r w:rsidR="005104C3" w:rsidRPr="002A0FE0">
        <w:rPr>
          <w:highlight w:val="yellow"/>
        </w:rPr>
        <w:t>°</w:t>
      </w:r>
      <w:r w:rsidRPr="002A0FE0">
        <w:rPr>
          <w:highlight w:val="yellow"/>
        </w:rPr>
        <w:t>C at 20% O</w:t>
      </w:r>
      <w:r w:rsidRPr="002A0FE0">
        <w:rPr>
          <w:highlight w:val="yellow"/>
          <w:vertAlign w:val="subscript"/>
        </w:rPr>
        <w:t>2</w:t>
      </w:r>
      <w:r w:rsidRPr="002A0FE0">
        <w:rPr>
          <w:highlight w:val="yellow"/>
        </w:rPr>
        <w:t xml:space="preserve"> and 5% CO</w:t>
      </w:r>
      <w:r w:rsidRPr="002A0FE0">
        <w:rPr>
          <w:highlight w:val="yellow"/>
          <w:vertAlign w:val="subscript"/>
        </w:rPr>
        <w:t>2</w:t>
      </w:r>
      <w:r w:rsidRPr="002A0FE0">
        <w:rPr>
          <w:highlight w:val="yellow"/>
        </w:rPr>
        <w:t xml:space="preserve"> for 7 days (</w:t>
      </w:r>
      <w:r w:rsidRPr="002A0FE0">
        <w:rPr>
          <w:i/>
          <w:highlight w:val="yellow"/>
        </w:rPr>
        <w:t>M. tuberculosis</w:t>
      </w:r>
      <w:r w:rsidRPr="002A0FE0">
        <w:rPr>
          <w:highlight w:val="yellow"/>
        </w:rPr>
        <w:t xml:space="preserve"> and </w:t>
      </w:r>
      <w:r w:rsidRPr="002A0FE0">
        <w:rPr>
          <w:i/>
          <w:highlight w:val="yellow"/>
        </w:rPr>
        <w:t>M. bovis</w:t>
      </w:r>
      <w:r w:rsidRPr="002A0FE0">
        <w:rPr>
          <w:highlight w:val="yellow"/>
        </w:rPr>
        <w:t xml:space="preserve"> BCG) or </w:t>
      </w:r>
      <w:r w:rsidR="005A3EAF" w:rsidRPr="002A0FE0">
        <w:rPr>
          <w:highlight w:val="yellow"/>
        </w:rPr>
        <w:t>1-48</w:t>
      </w:r>
      <w:r w:rsidR="005104C3" w:rsidRPr="002A0FE0">
        <w:rPr>
          <w:highlight w:val="yellow"/>
        </w:rPr>
        <w:t xml:space="preserve"> hours (</w:t>
      </w:r>
      <w:r w:rsidR="005104C3" w:rsidRPr="002A0FE0">
        <w:rPr>
          <w:i/>
          <w:highlight w:val="yellow"/>
        </w:rPr>
        <w:t>M. smegmatis</w:t>
      </w:r>
      <w:r w:rsidR="005104C3" w:rsidRPr="002A0FE0">
        <w:rPr>
          <w:highlight w:val="yellow"/>
        </w:rPr>
        <w:t>)</w:t>
      </w:r>
      <w:r w:rsidRPr="002A0FE0">
        <w:rPr>
          <w:highlight w:val="yellow"/>
        </w:rPr>
        <w:t>.</w:t>
      </w:r>
      <w:r w:rsidR="005104C3" w:rsidRPr="002A0FE0">
        <w:rPr>
          <w:highlight w:val="yellow"/>
        </w:rPr>
        <w:t xml:space="preserve">  For the multi-stress model of non-replication, incubate </w:t>
      </w:r>
      <w:r w:rsidR="00310A45" w:rsidRPr="002A0FE0">
        <w:rPr>
          <w:highlight w:val="yellow"/>
        </w:rPr>
        <w:t xml:space="preserve">microplates for </w:t>
      </w:r>
      <w:r w:rsidR="005104C3" w:rsidRPr="002A0FE0">
        <w:rPr>
          <w:highlight w:val="yellow"/>
        </w:rPr>
        <w:t>7 days at 37 °C at 1% O</w:t>
      </w:r>
      <w:r w:rsidR="005104C3" w:rsidRPr="002A0FE0">
        <w:rPr>
          <w:highlight w:val="yellow"/>
          <w:vertAlign w:val="subscript"/>
        </w:rPr>
        <w:t>2</w:t>
      </w:r>
      <w:r w:rsidR="005104C3" w:rsidRPr="002A0FE0">
        <w:rPr>
          <w:highlight w:val="yellow"/>
        </w:rPr>
        <w:t xml:space="preserve"> and 5% CO</w:t>
      </w:r>
      <w:r w:rsidR="005104C3" w:rsidRPr="002A0FE0">
        <w:rPr>
          <w:highlight w:val="yellow"/>
          <w:vertAlign w:val="subscript"/>
        </w:rPr>
        <w:t>2</w:t>
      </w:r>
      <w:r w:rsidR="005A3EAF" w:rsidRPr="002A0FE0">
        <w:rPr>
          <w:highlight w:val="yellow"/>
        </w:rPr>
        <w:t xml:space="preserve"> (</w:t>
      </w:r>
      <w:r w:rsidR="005A3EAF" w:rsidRPr="002A0FE0">
        <w:rPr>
          <w:i/>
          <w:highlight w:val="yellow"/>
        </w:rPr>
        <w:t>M. tuberculosis</w:t>
      </w:r>
      <w:r w:rsidR="005A3EAF" w:rsidRPr="002A0FE0">
        <w:rPr>
          <w:highlight w:val="yellow"/>
        </w:rPr>
        <w:t xml:space="preserve"> and </w:t>
      </w:r>
      <w:r w:rsidR="005A3EAF" w:rsidRPr="002A0FE0">
        <w:rPr>
          <w:i/>
          <w:highlight w:val="yellow"/>
        </w:rPr>
        <w:t>M. bovis</w:t>
      </w:r>
      <w:r w:rsidR="005A3EAF" w:rsidRPr="002A0FE0">
        <w:rPr>
          <w:highlight w:val="yellow"/>
        </w:rPr>
        <w:t xml:space="preserve"> BCG).  </w:t>
      </w:r>
    </w:p>
    <w:p w14:paraId="191FD34A" w14:textId="34AC9379" w:rsidR="001F19CC" w:rsidRPr="002A0FE0" w:rsidRDefault="001F19CC" w:rsidP="001F19CC">
      <w:pPr>
        <w:spacing w:after="240"/>
        <w:jc w:val="both"/>
        <w:rPr>
          <w:b/>
          <w:highlight w:val="yellow"/>
        </w:rPr>
      </w:pPr>
      <w:r w:rsidRPr="002A0FE0">
        <w:rPr>
          <w:b/>
          <w:highlight w:val="yellow"/>
        </w:rPr>
        <w:t>3. Inoculation of CARA microplates:</w:t>
      </w:r>
    </w:p>
    <w:p w14:paraId="1A6B1FA6" w14:textId="036FE65A" w:rsidR="00C34913" w:rsidRPr="002A0FE0" w:rsidRDefault="001A2729" w:rsidP="0078181A">
      <w:pPr>
        <w:pStyle w:val="ListParagraph"/>
        <w:numPr>
          <w:ilvl w:val="1"/>
          <w:numId w:val="9"/>
        </w:numPr>
        <w:spacing w:after="240"/>
        <w:ind w:left="0" w:firstLine="0"/>
        <w:jc w:val="both"/>
        <w:rPr>
          <w:highlight w:val="yellow"/>
        </w:rPr>
      </w:pPr>
      <w:r w:rsidRPr="002A0FE0">
        <w:rPr>
          <w:highlight w:val="yellow"/>
        </w:rPr>
        <w:t>At time points in which the CARA will be used as a read-out, c</w:t>
      </w:r>
      <w:r w:rsidR="0013236B" w:rsidRPr="002A0FE0">
        <w:rPr>
          <w:highlight w:val="yellow"/>
        </w:rPr>
        <w:t xml:space="preserve">arefully </w:t>
      </w:r>
      <w:r w:rsidR="009F287D" w:rsidRPr="002A0FE0">
        <w:rPr>
          <w:highlight w:val="yellow"/>
        </w:rPr>
        <w:t>resuspend</w:t>
      </w:r>
      <w:r w:rsidR="0013236B" w:rsidRPr="002A0FE0">
        <w:rPr>
          <w:highlight w:val="yellow"/>
        </w:rPr>
        <w:t xml:space="preserve"> well contents </w:t>
      </w:r>
      <w:r w:rsidRPr="002A0FE0">
        <w:rPr>
          <w:highlight w:val="yellow"/>
        </w:rPr>
        <w:t>of the MIC</w:t>
      </w:r>
      <w:r w:rsidRPr="002A0FE0">
        <w:rPr>
          <w:highlight w:val="yellow"/>
          <w:vertAlign w:val="subscript"/>
        </w:rPr>
        <w:t>90</w:t>
      </w:r>
      <w:r w:rsidRPr="002A0FE0">
        <w:rPr>
          <w:highlight w:val="yellow"/>
        </w:rPr>
        <w:t xml:space="preserve">-style assay plate </w:t>
      </w:r>
      <w:r w:rsidR="0013236B" w:rsidRPr="002A0FE0">
        <w:rPr>
          <w:highlight w:val="yellow"/>
        </w:rPr>
        <w:t>using a p200 multichannel pipette</w:t>
      </w:r>
      <w:r w:rsidR="009F287D" w:rsidRPr="002A0FE0">
        <w:rPr>
          <w:highlight w:val="yellow"/>
        </w:rPr>
        <w:t xml:space="preserve"> set at 50 - 75 </w:t>
      </w:r>
      <w:r w:rsidR="009F287D" w:rsidRPr="002A0FE0">
        <w:rPr>
          <w:rFonts w:ascii="Symbol" w:hAnsi="Symbol"/>
          <w:highlight w:val="yellow"/>
        </w:rPr>
        <w:t></w:t>
      </w:r>
      <w:r w:rsidR="009F287D" w:rsidRPr="002A0FE0">
        <w:rPr>
          <w:highlight w:val="yellow"/>
        </w:rPr>
        <w:t>L</w:t>
      </w:r>
      <w:r w:rsidR="0013236B" w:rsidRPr="002A0FE0">
        <w:rPr>
          <w:highlight w:val="yellow"/>
        </w:rPr>
        <w:t>.  Pipette up and down at least 5</w:t>
      </w:r>
      <w:r w:rsidR="00776CE1" w:rsidRPr="002A0FE0">
        <w:rPr>
          <w:highlight w:val="yellow"/>
        </w:rPr>
        <w:t>-10</w:t>
      </w:r>
      <w:r w:rsidR="0013236B" w:rsidRPr="002A0FE0">
        <w:rPr>
          <w:highlight w:val="yellow"/>
        </w:rPr>
        <w:t xml:space="preserve"> times and gently swirl the well contents in a circular motion using the pipette tips.  </w:t>
      </w:r>
    </w:p>
    <w:p w14:paraId="10B13AEE" w14:textId="0F85384D" w:rsidR="001F19CC" w:rsidRPr="002A0FE0" w:rsidRDefault="001F19CC" w:rsidP="0078181A">
      <w:pPr>
        <w:pStyle w:val="ListParagraph"/>
        <w:spacing w:after="240"/>
        <w:ind w:left="360"/>
        <w:jc w:val="both"/>
        <w:rPr>
          <w:highlight w:val="yellow"/>
        </w:rPr>
      </w:pPr>
    </w:p>
    <w:p w14:paraId="2D7176A4" w14:textId="14856CF4" w:rsidR="003F5806" w:rsidRPr="002A0FE0" w:rsidRDefault="009F287D" w:rsidP="0078181A">
      <w:pPr>
        <w:pStyle w:val="ListParagraph"/>
        <w:numPr>
          <w:ilvl w:val="1"/>
          <w:numId w:val="9"/>
        </w:numPr>
        <w:spacing w:after="240"/>
        <w:ind w:left="0" w:firstLine="0"/>
        <w:jc w:val="both"/>
        <w:rPr>
          <w:highlight w:val="yellow"/>
        </w:rPr>
      </w:pPr>
      <w:r w:rsidRPr="002A0FE0">
        <w:rPr>
          <w:highlight w:val="yellow"/>
        </w:rPr>
        <w:t>Transfer</w:t>
      </w:r>
      <w:r w:rsidR="0013236B" w:rsidRPr="002A0FE0">
        <w:rPr>
          <w:highlight w:val="yellow"/>
        </w:rPr>
        <w:t xml:space="preserve"> 10 </w:t>
      </w:r>
      <w:r w:rsidR="0013236B" w:rsidRPr="002A0FE0">
        <w:rPr>
          <w:rFonts w:ascii="Symbol" w:hAnsi="Symbol"/>
          <w:highlight w:val="yellow"/>
        </w:rPr>
        <w:t></w:t>
      </w:r>
      <w:r w:rsidR="0013236B" w:rsidRPr="002A0FE0">
        <w:rPr>
          <w:highlight w:val="yellow"/>
        </w:rPr>
        <w:t xml:space="preserve">L of </w:t>
      </w:r>
      <w:r w:rsidR="001A2729" w:rsidRPr="002A0FE0">
        <w:rPr>
          <w:highlight w:val="yellow"/>
        </w:rPr>
        <w:t xml:space="preserve">assay </w:t>
      </w:r>
      <w:r w:rsidR="0013236B" w:rsidRPr="002A0FE0">
        <w:rPr>
          <w:highlight w:val="yellow"/>
        </w:rPr>
        <w:t xml:space="preserve">well contents to the CARA microplate.  </w:t>
      </w:r>
      <w:r w:rsidR="00C34913" w:rsidRPr="002A0FE0">
        <w:rPr>
          <w:highlight w:val="yellow"/>
        </w:rPr>
        <w:t>Ensure that t</w:t>
      </w:r>
      <w:r w:rsidR="0013236B" w:rsidRPr="002A0FE0">
        <w:rPr>
          <w:highlight w:val="yellow"/>
        </w:rPr>
        <w:t>he order of the well contents on the assay plate match</w:t>
      </w:r>
      <w:r w:rsidR="00C34913" w:rsidRPr="002A0FE0">
        <w:rPr>
          <w:highlight w:val="yellow"/>
        </w:rPr>
        <w:t>es</w:t>
      </w:r>
      <w:r w:rsidR="0013236B" w:rsidRPr="002A0FE0">
        <w:rPr>
          <w:highlight w:val="yellow"/>
        </w:rPr>
        <w:t xml:space="preserve"> the order of the well contents of the CARA microplate. </w:t>
      </w:r>
      <w:r w:rsidR="00C34913" w:rsidRPr="002A0FE0">
        <w:rPr>
          <w:highlight w:val="yellow"/>
        </w:rPr>
        <w:t xml:space="preserve">Avoid splashing during the transfers and make sure the 10 </w:t>
      </w:r>
      <w:r w:rsidR="00C34913" w:rsidRPr="002A0FE0">
        <w:rPr>
          <w:rFonts w:ascii="Symbol" w:hAnsi="Symbol"/>
          <w:highlight w:val="yellow"/>
        </w:rPr>
        <w:t></w:t>
      </w:r>
      <w:r w:rsidR="00C34913" w:rsidRPr="002A0FE0">
        <w:rPr>
          <w:highlight w:val="yellow"/>
        </w:rPr>
        <w:t xml:space="preserve">L are spotted into the middle of the CARA microplate wells.  Confirm the 10 </w:t>
      </w:r>
      <w:r w:rsidR="00C34913" w:rsidRPr="002A0FE0">
        <w:rPr>
          <w:rFonts w:ascii="Symbol" w:hAnsi="Symbol"/>
          <w:highlight w:val="yellow"/>
        </w:rPr>
        <w:t></w:t>
      </w:r>
      <w:r w:rsidR="00C34913" w:rsidRPr="002A0FE0">
        <w:rPr>
          <w:highlight w:val="yellow"/>
        </w:rPr>
        <w:t>L absorbs into the CARA microplate.</w:t>
      </w:r>
    </w:p>
    <w:p w14:paraId="3097A0F9" w14:textId="77777777" w:rsidR="00747C6D" w:rsidRPr="002A0FE0" w:rsidRDefault="00747C6D" w:rsidP="00747C6D">
      <w:pPr>
        <w:pStyle w:val="ListParagraph"/>
        <w:spacing w:after="240"/>
        <w:ind w:left="0"/>
        <w:jc w:val="both"/>
        <w:rPr>
          <w:highlight w:val="yellow"/>
        </w:rPr>
      </w:pPr>
    </w:p>
    <w:p w14:paraId="7E722900" w14:textId="7E9DCE1E" w:rsidR="00400EFD" w:rsidRPr="002A0FE0" w:rsidRDefault="00C34913" w:rsidP="00C34913">
      <w:pPr>
        <w:pStyle w:val="ListParagraph"/>
        <w:spacing w:after="240"/>
        <w:ind w:left="0"/>
        <w:contextualSpacing w:val="0"/>
        <w:jc w:val="both"/>
        <w:rPr>
          <w:highlight w:val="yellow"/>
        </w:rPr>
      </w:pPr>
      <w:r w:rsidRPr="002A0FE0">
        <w:rPr>
          <w:highlight w:val="yellow"/>
        </w:rPr>
        <w:t xml:space="preserve">Note: </w:t>
      </w:r>
      <w:r w:rsidR="001A2729" w:rsidRPr="002A0FE0">
        <w:rPr>
          <w:highlight w:val="yellow"/>
        </w:rPr>
        <w:t>There</w:t>
      </w:r>
      <w:r w:rsidR="00400EFD" w:rsidRPr="002A0FE0">
        <w:rPr>
          <w:highlight w:val="yellow"/>
        </w:rPr>
        <w:t xml:space="preserve"> are no dilutions required prior to spotting cells on the CARA microplates.</w:t>
      </w:r>
    </w:p>
    <w:p w14:paraId="0C6307C4" w14:textId="6991357C" w:rsidR="002B7802" w:rsidRPr="002A0FE0" w:rsidRDefault="00C34913" w:rsidP="0078181A">
      <w:pPr>
        <w:pStyle w:val="ListParagraph"/>
        <w:numPr>
          <w:ilvl w:val="1"/>
          <w:numId w:val="9"/>
        </w:numPr>
        <w:spacing w:after="240"/>
        <w:ind w:left="0" w:firstLine="0"/>
        <w:jc w:val="both"/>
        <w:rPr>
          <w:highlight w:val="yellow"/>
        </w:rPr>
      </w:pPr>
      <w:r w:rsidRPr="002A0FE0">
        <w:rPr>
          <w:highlight w:val="yellow"/>
        </w:rPr>
        <w:lastRenderedPageBreak/>
        <w:t>Bind s</w:t>
      </w:r>
      <w:r w:rsidR="00545E29" w:rsidRPr="002A0FE0">
        <w:rPr>
          <w:highlight w:val="yellow"/>
        </w:rPr>
        <w:t xml:space="preserve">tacks of CARA microplates </w:t>
      </w:r>
      <w:r w:rsidR="00C67983" w:rsidRPr="002A0FE0">
        <w:rPr>
          <w:highlight w:val="yellow"/>
        </w:rPr>
        <w:t>with</w:t>
      </w:r>
      <w:r w:rsidRPr="002A0FE0">
        <w:rPr>
          <w:highlight w:val="yellow"/>
        </w:rPr>
        <w:t xml:space="preserve"> plate tape and then place</w:t>
      </w:r>
      <w:r w:rsidR="00545E29" w:rsidRPr="002A0FE0">
        <w:rPr>
          <w:highlight w:val="yellow"/>
        </w:rPr>
        <w:t xml:space="preserve"> into a </w:t>
      </w:r>
      <w:r w:rsidR="00B82361" w:rsidRPr="002A0FE0">
        <w:rPr>
          <w:highlight w:val="yellow"/>
        </w:rPr>
        <w:t>resealable plastic</w:t>
      </w:r>
      <w:r w:rsidR="00545E29" w:rsidRPr="002A0FE0">
        <w:rPr>
          <w:highlight w:val="yellow"/>
        </w:rPr>
        <w:t xml:space="preserve"> bag.  </w:t>
      </w:r>
      <w:r w:rsidRPr="002A0FE0">
        <w:rPr>
          <w:highlight w:val="yellow"/>
        </w:rPr>
        <w:t xml:space="preserve">Incubate </w:t>
      </w:r>
      <w:r w:rsidR="00545E29" w:rsidRPr="002A0FE0">
        <w:rPr>
          <w:highlight w:val="yellow"/>
        </w:rPr>
        <w:t xml:space="preserve">CARA microplates </w:t>
      </w:r>
      <w:r w:rsidR="00857F35" w:rsidRPr="002A0FE0">
        <w:rPr>
          <w:highlight w:val="yellow"/>
        </w:rPr>
        <w:t>at 37</w:t>
      </w:r>
      <w:r w:rsidR="008909FA" w:rsidRPr="002A0FE0">
        <w:rPr>
          <w:highlight w:val="yellow"/>
        </w:rPr>
        <w:t xml:space="preserve"> °</w:t>
      </w:r>
      <w:r w:rsidR="00857F35" w:rsidRPr="002A0FE0">
        <w:rPr>
          <w:highlight w:val="yellow"/>
        </w:rPr>
        <w:t>C</w:t>
      </w:r>
      <w:r w:rsidR="00D83626" w:rsidRPr="002A0FE0">
        <w:rPr>
          <w:highlight w:val="yellow"/>
        </w:rPr>
        <w:t xml:space="preserve"> with 20% O</w:t>
      </w:r>
      <w:r w:rsidR="00D83626" w:rsidRPr="002A0FE0">
        <w:rPr>
          <w:highlight w:val="yellow"/>
          <w:vertAlign w:val="subscript"/>
        </w:rPr>
        <w:t>2</w:t>
      </w:r>
      <w:r w:rsidR="00D83626" w:rsidRPr="002A0FE0">
        <w:rPr>
          <w:highlight w:val="yellow"/>
        </w:rPr>
        <w:t xml:space="preserve"> (</w:t>
      </w:r>
      <w:r w:rsidR="00D83626" w:rsidRPr="002A0FE0">
        <w:rPr>
          <w:i/>
          <w:highlight w:val="yellow"/>
        </w:rPr>
        <w:t>M. smegmatis</w:t>
      </w:r>
      <w:r w:rsidR="00D83626" w:rsidRPr="002A0FE0">
        <w:rPr>
          <w:highlight w:val="yellow"/>
        </w:rPr>
        <w:t>) or 1% O</w:t>
      </w:r>
      <w:r w:rsidR="00D83626" w:rsidRPr="002A0FE0">
        <w:rPr>
          <w:highlight w:val="yellow"/>
          <w:vertAlign w:val="subscript"/>
        </w:rPr>
        <w:t>2</w:t>
      </w:r>
      <w:r w:rsidR="00D83626" w:rsidRPr="002A0FE0">
        <w:rPr>
          <w:highlight w:val="yellow"/>
        </w:rPr>
        <w:t xml:space="preserve"> and 5% CO</w:t>
      </w:r>
      <w:r w:rsidR="00D83626" w:rsidRPr="002A0FE0">
        <w:rPr>
          <w:highlight w:val="yellow"/>
          <w:vertAlign w:val="subscript"/>
        </w:rPr>
        <w:t>2</w:t>
      </w:r>
      <w:r w:rsidR="00D83626" w:rsidRPr="002A0FE0">
        <w:rPr>
          <w:highlight w:val="yellow"/>
        </w:rPr>
        <w:t xml:space="preserve"> (</w:t>
      </w:r>
      <w:r w:rsidR="00D83626" w:rsidRPr="002A0FE0">
        <w:rPr>
          <w:i/>
          <w:highlight w:val="yellow"/>
        </w:rPr>
        <w:t>M. tuberculosis</w:t>
      </w:r>
      <w:r w:rsidR="00D83626" w:rsidRPr="002A0FE0">
        <w:rPr>
          <w:highlight w:val="yellow"/>
        </w:rPr>
        <w:t xml:space="preserve"> and </w:t>
      </w:r>
      <w:r w:rsidR="00D83626" w:rsidRPr="002A0FE0">
        <w:rPr>
          <w:i/>
          <w:highlight w:val="yellow"/>
        </w:rPr>
        <w:t>M. bovis</w:t>
      </w:r>
      <w:r w:rsidR="00D83626" w:rsidRPr="002A0FE0">
        <w:rPr>
          <w:highlight w:val="yellow"/>
        </w:rPr>
        <w:t xml:space="preserve"> BCG)</w:t>
      </w:r>
      <w:r w:rsidRPr="002A0FE0">
        <w:rPr>
          <w:highlight w:val="yellow"/>
        </w:rPr>
        <w:t xml:space="preserve">. </w:t>
      </w:r>
    </w:p>
    <w:p w14:paraId="7504FA22" w14:textId="77777777" w:rsidR="00A82744" w:rsidRPr="002A0FE0" w:rsidRDefault="00A82744" w:rsidP="00A82744">
      <w:pPr>
        <w:pStyle w:val="ListParagraph"/>
        <w:spacing w:after="240"/>
        <w:ind w:left="0"/>
        <w:jc w:val="both"/>
        <w:rPr>
          <w:highlight w:val="yellow"/>
        </w:rPr>
      </w:pPr>
    </w:p>
    <w:p w14:paraId="6DA237CA" w14:textId="4E2D9237" w:rsidR="00C34913" w:rsidRPr="002A0FE0" w:rsidRDefault="00C34913" w:rsidP="00A82744">
      <w:pPr>
        <w:pStyle w:val="ListParagraph"/>
        <w:numPr>
          <w:ilvl w:val="1"/>
          <w:numId w:val="9"/>
        </w:numPr>
        <w:spacing w:after="240"/>
        <w:ind w:left="0" w:firstLine="0"/>
        <w:jc w:val="both"/>
        <w:rPr>
          <w:highlight w:val="yellow"/>
        </w:rPr>
      </w:pPr>
      <w:r w:rsidRPr="002A0FE0">
        <w:rPr>
          <w:highlight w:val="yellow"/>
        </w:rPr>
        <w:t xml:space="preserve">For </w:t>
      </w:r>
      <w:r w:rsidR="00545E29" w:rsidRPr="002A0FE0">
        <w:rPr>
          <w:i/>
          <w:highlight w:val="yellow"/>
        </w:rPr>
        <w:t>M. tuberculosis</w:t>
      </w:r>
      <w:r w:rsidR="00776CE1" w:rsidRPr="002A0FE0">
        <w:rPr>
          <w:i/>
          <w:highlight w:val="yellow"/>
        </w:rPr>
        <w:t xml:space="preserve"> </w:t>
      </w:r>
      <w:r w:rsidR="00776CE1" w:rsidRPr="002A0FE0">
        <w:rPr>
          <w:highlight w:val="yellow"/>
        </w:rPr>
        <w:t>and</w:t>
      </w:r>
      <w:r w:rsidR="00776CE1" w:rsidRPr="002A0FE0">
        <w:rPr>
          <w:i/>
          <w:highlight w:val="yellow"/>
        </w:rPr>
        <w:t xml:space="preserve"> M. bovis </w:t>
      </w:r>
      <w:r w:rsidR="00776CE1" w:rsidRPr="002A0FE0">
        <w:rPr>
          <w:highlight w:val="yellow"/>
        </w:rPr>
        <w:t>BCG</w:t>
      </w:r>
      <w:r w:rsidR="00545E29" w:rsidRPr="002A0FE0">
        <w:rPr>
          <w:highlight w:val="yellow"/>
        </w:rPr>
        <w:t>, replicating assays</w:t>
      </w:r>
      <w:r w:rsidR="00F86FD2" w:rsidRPr="002A0FE0">
        <w:rPr>
          <w:highlight w:val="yellow"/>
        </w:rPr>
        <w:t>:</w:t>
      </w:r>
      <w:r w:rsidR="00545E29" w:rsidRPr="002A0FE0">
        <w:rPr>
          <w:highlight w:val="yellow"/>
        </w:rPr>
        <w:t xml:space="preserve"> </w:t>
      </w:r>
      <w:r w:rsidRPr="002A0FE0">
        <w:rPr>
          <w:highlight w:val="yellow"/>
        </w:rPr>
        <w:t xml:space="preserve">incubate for </w:t>
      </w:r>
      <w:r w:rsidR="00545E29" w:rsidRPr="002A0FE0">
        <w:rPr>
          <w:highlight w:val="yellow"/>
        </w:rPr>
        <w:t xml:space="preserve">7 days; </w:t>
      </w:r>
      <w:r w:rsidRPr="002A0FE0">
        <w:rPr>
          <w:highlight w:val="yellow"/>
        </w:rPr>
        <w:t xml:space="preserve">for </w:t>
      </w:r>
      <w:r w:rsidR="00776CE1" w:rsidRPr="002A0FE0">
        <w:rPr>
          <w:i/>
          <w:highlight w:val="yellow"/>
        </w:rPr>
        <w:t xml:space="preserve">M. tuberculosis </w:t>
      </w:r>
      <w:r w:rsidR="00776CE1" w:rsidRPr="002A0FE0">
        <w:rPr>
          <w:highlight w:val="yellow"/>
        </w:rPr>
        <w:t>and</w:t>
      </w:r>
      <w:r w:rsidR="00776CE1" w:rsidRPr="002A0FE0">
        <w:rPr>
          <w:i/>
          <w:highlight w:val="yellow"/>
        </w:rPr>
        <w:t xml:space="preserve"> M. bovis </w:t>
      </w:r>
      <w:r w:rsidR="00776CE1" w:rsidRPr="002A0FE0">
        <w:rPr>
          <w:highlight w:val="yellow"/>
        </w:rPr>
        <w:t xml:space="preserve">BCG </w:t>
      </w:r>
      <w:r w:rsidR="00545E29" w:rsidRPr="002A0FE0">
        <w:rPr>
          <w:highlight w:val="yellow"/>
        </w:rPr>
        <w:t>non-replicating assays</w:t>
      </w:r>
      <w:r w:rsidRPr="002A0FE0">
        <w:rPr>
          <w:highlight w:val="yellow"/>
        </w:rPr>
        <w:t>, incubate for</w:t>
      </w:r>
      <w:r w:rsidR="00545E29" w:rsidRPr="002A0FE0">
        <w:rPr>
          <w:highlight w:val="yellow"/>
        </w:rPr>
        <w:t xml:space="preserve"> 10 days;</w:t>
      </w:r>
      <w:r w:rsidRPr="002A0FE0">
        <w:rPr>
          <w:highlight w:val="yellow"/>
        </w:rPr>
        <w:t xml:space="preserve"> for</w:t>
      </w:r>
      <w:r w:rsidR="00545E29" w:rsidRPr="002A0FE0">
        <w:rPr>
          <w:highlight w:val="yellow"/>
        </w:rPr>
        <w:t xml:space="preserve"> </w:t>
      </w:r>
      <w:r w:rsidR="00545E29" w:rsidRPr="002A0FE0">
        <w:rPr>
          <w:i/>
          <w:highlight w:val="yellow"/>
        </w:rPr>
        <w:t>M. smegmatis</w:t>
      </w:r>
      <w:r w:rsidR="00545E29" w:rsidRPr="002A0FE0">
        <w:rPr>
          <w:highlight w:val="yellow"/>
        </w:rPr>
        <w:t>, replicating assays</w:t>
      </w:r>
      <w:r w:rsidRPr="002A0FE0">
        <w:rPr>
          <w:highlight w:val="yellow"/>
        </w:rPr>
        <w:t>, incubate for</w:t>
      </w:r>
      <w:r w:rsidR="00545E29" w:rsidRPr="002A0FE0">
        <w:rPr>
          <w:highlight w:val="yellow"/>
        </w:rPr>
        <w:t xml:space="preserve"> 1-2 days; </w:t>
      </w:r>
      <w:r w:rsidRPr="002A0FE0">
        <w:rPr>
          <w:highlight w:val="yellow"/>
        </w:rPr>
        <w:t xml:space="preserve">for </w:t>
      </w:r>
      <w:r w:rsidR="00545E29" w:rsidRPr="002A0FE0">
        <w:rPr>
          <w:i/>
          <w:highlight w:val="yellow"/>
        </w:rPr>
        <w:t>M. smegmatis</w:t>
      </w:r>
      <w:r w:rsidR="00545E29" w:rsidRPr="002A0FE0">
        <w:rPr>
          <w:highlight w:val="yellow"/>
        </w:rPr>
        <w:t>, non-replicating assays</w:t>
      </w:r>
      <w:r w:rsidRPr="002A0FE0">
        <w:rPr>
          <w:highlight w:val="yellow"/>
        </w:rPr>
        <w:t>, incubate</w:t>
      </w:r>
      <w:r w:rsidR="00545E29" w:rsidRPr="002A0FE0">
        <w:rPr>
          <w:highlight w:val="yellow"/>
        </w:rPr>
        <w:t xml:space="preserve"> 2-3 days.  </w:t>
      </w:r>
    </w:p>
    <w:p w14:paraId="5AFCD57F" w14:textId="77777777" w:rsidR="00A82744" w:rsidRPr="002A0FE0" w:rsidRDefault="00A82744" w:rsidP="0078181A">
      <w:pPr>
        <w:pStyle w:val="ListParagraph"/>
        <w:spacing w:after="240"/>
        <w:ind w:left="0"/>
        <w:jc w:val="both"/>
        <w:rPr>
          <w:highlight w:val="yellow"/>
        </w:rPr>
      </w:pPr>
    </w:p>
    <w:p w14:paraId="4A41C6A6" w14:textId="7C7AB416" w:rsidR="00545E29" w:rsidRPr="00CC2F18" w:rsidRDefault="00C34913" w:rsidP="00C34913">
      <w:pPr>
        <w:pStyle w:val="ListParagraph"/>
        <w:spacing w:after="240"/>
        <w:ind w:left="0"/>
        <w:contextualSpacing w:val="0"/>
        <w:jc w:val="both"/>
      </w:pPr>
      <w:r w:rsidRPr="00CC2F18">
        <w:t xml:space="preserve">Note: </w:t>
      </w:r>
      <w:r w:rsidR="00545E29" w:rsidRPr="00CC2F18">
        <w:t xml:space="preserve">Times are estimates and may be modified accordingly for different replicating, non-replicating, </w:t>
      </w:r>
      <w:r w:rsidR="00720FA2" w:rsidRPr="00CC2F18">
        <w:t xml:space="preserve">and </w:t>
      </w:r>
      <w:r w:rsidR="00545E29" w:rsidRPr="00CC2F18">
        <w:t>stress conditions.</w:t>
      </w:r>
      <w:r w:rsidR="00857F35" w:rsidRPr="00CC2F18">
        <w:t xml:space="preserve">  </w:t>
      </w:r>
    </w:p>
    <w:p w14:paraId="26E5143F" w14:textId="61A58383" w:rsidR="00D809D9" w:rsidRPr="002A0FE0" w:rsidRDefault="00541A0D" w:rsidP="00BE68E9">
      <w:pPr>
        <w:spacing w:after="240"/>
        <w:jc w:val="both"/>
        <w:rPr>
          <w:b/>
          <w:highlight w:val="yellow"/>
        </w:rPr>
      </w:pPr>
      <w:r w:rsidRPr="002A0FE0">
        <w:rPr>
          <w:b/>
          <w:highlight w:val="yellow"/>
        </w:rPr>
        <w:t>4</w:t>
      </w:r>
      <w:r w:rsidR="005659A9" w:rsidRPr="002A0FE0">
        <w:rPr>
          <w:b/>
          <w:highlight w:val="yellow"/>
        </w:rPr>
        <w:t xml:space="preserve">. </w:t>
      </w:r>
      <w:r w:rsidR="00D809D9" w:rsidRPr="002A0FE0">
        <w:rPr>
          <w:b/>
          <w:highlight w:val="yellow"/>
        </w:rPr>
        <w:t>Developing CARA microplates:</w:t>
      </w:r>
    </w:p>
    <w:p w14:paraId="3D467DB8" w14:textId="288AF345" w:rsidR="00545E29" w:rsidRPr="002A0FE0" w:rsidRDefault="00C34913" w:rsidP="0078181A">
      <w:pPr>
        <w:pStyle w:val="ListParagraph"/>
        <w:numPr>
          <w:ilvl w:val="1"/>
          <w:numId w:val="12"/>
        </w:numPr>
        <w:spacing w:after="240"/>
        <w:ind w:left="0" w:firstLine="0"/>
        <w:jc w:val="both"/>
        <w:rPr>
          <w:highlight w:val="yellow"/>
        </w:rPr>
      </w:pPr>
      <w:r w:rsidRPr="002A0FE0">
        <w:rPr>
          <w:highlight w:val="yellow"/>
        </w:rPr>
        <w:t>Develop t</w:t>
      </w:r>
      <w:r w:rsidR="00545E29" w:rsidRPr="002A0FE0">
        <w:rPr>
          <w:highlight w:val="yellow"/>
        </w:rPr>
        <w:t xml:space="preserve">he CARA microplates when a film of </w:t>
      </w:r>
      <w:r w:rsidR="009A2713" w:rsidRPr="002A0FE0">
        <w:rPr>
          <w:highlight w:val="yellow"/>
        </w:rPr>
        <w:t xml:space="preserve">bacterial </w:t>
      </w:r>
      <w:r w:rsidR="00545E29" w:rsidRPr="002A0FE0">
        <w:rPr>
          <w:highlight w:val="yellow"/>
        </w:rPr>
        <w:t>growth</w:t>
      </w:r>
      <w:r w:rsidR="00B770EB" w:rsidRPr="002A0FE0">
        <w:rPr>
          <w:highlight w:val="yellow"/>
        </w:rPr>
        <w:t>, or larger, macroscopic colonies,</w:t>
      </w:r>
      <w:r w:rsidR="00545E29" w:rsidRPr="002A0FE0">
        <w:rPr>
          <w:highlight w:val="yellow"/>
        </w:rPr>
        <w:t xml:space="preserve"> </w:t>
      </w:r>
      <w:r w:rsidR="007B2B8B" w:rsidRPr="002A0FE0">
        <w:rPr>
          <w:highlight w:val="yellow"/>
        </w:rPr>
        <w:t xml:space="preserve">are visible </w:t>
      </w:r>
      <w:r w:rsidR="00545E29" w:rsidRPr="002A0FE0">
        <w:rPr>
          <w:highlight w:val="yellow"/>
        </w:rPr>
        <w:t xml:space="preserve">on the negative </w:t>
      </w:r>
      <w:r w:rsidR="009A2713" w:rsidRPr="002A0FE0">
        <w:rPr>
          <w:highlight w:val="yellow"/>
        </w:rPr>
        <w:t xml:space="preserve">(vehicle) </w:t>
      </w:r>
      <w:r w:rsidR="00545E29" w:rsidRPr="002A0FE0">
        <w:rPr>
          <w:highlight w:val="yellow"/>
        </w:rPr>
        <w:t xml:space="preserve">control wells.  </w:t>
      </w:r>
    </w:p>
    <w:p w14:paraId="76DB37BF" w14:textId="77777777" w:rsidR="00541A0D" w:rsidRPr="002A0FE0" w:rsidRDefault="00541A0D" w:rsidP="00541A0D">
      <w:pPr>
        <w:pStyle w:val="ListParagraph"/>
        <w:spacing w:after="240"/>
        <w:ind w:left="0"/>
        <w:jc w:val="both"/>
        <w:rPr>
          <w:highlight w:val="yellow"/>
        </w:rPr>
      </w:pPr>
    </w:p>
    <w:p w14:paraId="5891CE12" w14:textId="2F342873" w:rsidR="00C34913" w:rsidRPr="002A0FE0" w:rsidRDefault="00C34913" w:rsidP="00C34913">
      <w:pPr>
        <w:pStyle w:val="ListParagraph"/>
        <w:spacing w:after="240"/>
        <w:ind w:left="0"/>
        <w:contextualSpacing w:val="0"/>
        <w:jc w:val="both"/>
        <w:rPr>
          <w:highlight w:val="yellow"/>
        </w:rPr>
      </w:pPr>
      <w:r w:rsidRPr="002A0FE0">
        <w:rPr>
          <w:highlight w:val="yellow"/>
        </w:rPr>
        <w:t xml:space="preserve">Note: </w:t>
      </w:r>
      <w:r w:rsidR="002A636D" w:rsidRPr="002A0FE0">
        <w:rPr>
          <w:highlight w:val="yellow"/>
        </w:rPr>
        <w:t xml:space="preserve">After prolonged incubation, </w:t>
      </w:r>
      <w:r w:rsidR="00461952" w:rsidRPr="002A0FE0">
        <w:rPr>
          <w:highlight w:val="yellow"/>
        </w:rPr>
        <w:t xml:space="preserve">CARA microplate wells </w:t>
      </w:r>
      <w:r w:rsidR="002A636D" w:rsidRPr="002A0FE0">
        <w:rPr>
          <w:highlight w:val="yellow"/>
        </w:rPr>
        <w:t xml:space="preserve">often </w:t>
      </w:r>
      <w:r w:rsidR="00461952" w:rsidRPr="002A0FE0">
        <w:rPr>
          <w:highlight w:val="yellow"/>
        </w:rPr>
        <w:t xml:space="preserve">appear dry </w:t>
      </w:r>
      <w:r w:rsidR="002A636D" w:rsidRPr="002A0FE0">
        <w:rPr>
          <w:highlight w:val="yellow"/>
        </w:rPr>
        <w:t>and</w:t>
      </w:r>
      <w:r w:rsidR="00461952" w:rsidRPr="002A0FE0">
        <w:rPr>
          <w:highlight w:val="yellow"/>
        </w:rPr>
        <w:t xml:space="preserve"> we recommend pre-wetting well</w:t>
      </w:r>
      <w:r w:rsidR="00776CE1" w:rsidRPr="002A0FE0">
        <w:rPr>
          <w:highlight w:val="yellow"/>
        </w:rPr>
        <w:t xml:space="preserve"> contents</w:t>
      </w:r>
      <w:r w:rsidR="00461952" w:rsidRPr="002A0FE0">
        <w:rPr>
          <w:highlight w:val="yellow"/>
        </w:rPr>
        <w:t xml:space="preserve"> with sterile PBS.</w:t>
      </w:r>
      <w:r w:rsidR="00776CE1" w:rsidRPr="002A0FE0">
        <w:rPr>
          <w:highlight w:val="yellow"/>
        </w:rPr>
        <w:t xml:space="preserve">  This serves to prevent the charcoal from absorbing resazurin, which can lead to low fluorescence or well-to-well variation.</w:t>
      </w:r>
      <w:r w:rsidR="00297D07" w:rsidRPr="002A0FE0">
        <w:rPr>
          <w:highlight w:val="yellow"/>
        </w:rPr>
        <w:t xml:space="preserve">  </w:t>
      </w:r>
    </w:p>
    <w:p w14:paraId="5FF009BB" w14:textId="22194CBF" w:rsidR="00461952" w:rsidRPr="002A0FE0" w:rsidRDefault="00297D07" w:rsidP="0078181A">
      <w:pPr>
        <w:pStyle w:val="ListParagraph"/>
        <w:numPr>
          <w:ilvl w:val="1"/>
          <w:numId w:val="12"/>
        </w:numPr>
        <w:spacing w:after="240"/>
        <w:ind w:left="0" w:firstLine="0"/>
        <w:jc w:val="both"/>
        <w:rPr>
          <w:highlight w:val="yellow"/>
        </w:rPr>
      </w:pPr>
      <w:r w:rsidRPr="002A0FE0">
        <w:rPr>
          <w:highlight w:val="yellow"/>
        </w:rPr>
        <w:t xml:space="preserve">Using a single set of </w:t>
      </w:r>
      <w:r w:rsidR="002A636D" w:rsidRPr="002A0FE0">
        <w:rPr>
          <w:highlight w:val="yellow"/>
        </w:rPr>
        <w:t xml:space="preserve">12 p200 tips with a </w:t>
      </w:r>
      <w:r w:rsidRPr="002A0FE0">
        <w:rPr>
          <w:highlight w:val="yellow"/>
        </w:rPr>
        <w:t>multichannel pipette, dispense</w:t>
      </w:r>
      <w:r w:rsidR="00C34913" w:rsidRPr="002A0FE0">
        <w:rPr>
          <w:highlight w:val="yellow"/>
        </w:rPr>
        <w:t xml:space="preserve"> 40 </w:t>
      </w:r>
      <w:r w:rsidR="00747C6D" w:rsidRPr="002A0FE0">
        <w:rPr>
          <w:highlight w:val="yellow"/>
        </w:rPr>
        <w:t>µ</w:t>
      </w:r>
      <w:r w:rsidR="00C34913" w:rsidRPr="002A0FE0">
        <w:rPr>
          <w:highlight w:val="yellow"/>
        </w:rPr>
        <w:t xml:space="preserve">L of </w:t>
      </w:r>
      <w:r w:rsidRPr="002A0FE0">
        <w:rPr>
          <w:highlight w:val="yellow"/>
        </w:rPr>
        <w:t xml:space="preserve">sterile PBS along the side of the wells and allow </w:t>
      </w:r>
      <w:r w:rsidR="006F507A" w:rsidRPr="002A0FE0">
        <w:rPr>
          <w:highlight w:val="yellow"/>
        </w:rPr>
        <w:t>the PBS</w:t>
      </w:r>
      <w:r w:rsidRPr="002A0FE0">
        <w:rPr>
          <w:highlight w:val="yellow"/>
        </w:rPr>
        <w:t xml:space="preserve"> to distribute across the top of the agar/bacteria</w:t>
      </w:r>
      <w:r w:rsidR="00F8412B" w:rsidRPr="002A0FE0">
        <w:rPr>
          <w:highlight w:val="yellow"/>
        </w:rPr>
        <w:t>l microcolonies</w:t>
      </w:r>
      <w:r w:rsidRPr="002A0FE0">
        <w:rPr>
          <w:highlight w:val="yellow"/>
        </w:rPr>
        <w:t>.</w:t>
      </w:r>
    </w:p>
    <w:p w14:paraId="432FF37A" w14:textId="77777777" w:rsidR="007B7911" w:rsidRPr="002A0FE0" w:rsidRDefault="007B7911" w:rsidP="007B7911">
      <w:pPr>
        <w:pStyle w:val="ListParagraph"/>
        <w:spacing w:after="240"/>
        <w:ind w:left="0"/>
        <w:jc w:val="both"/>
        <w:rPr>
          <w:highlight w:val="yellow"/>
        </w:rPr>
      </w:pPr>
    </w:p>
    <w:p w14:paraId="7F009020" w14:textId="05D84BF7" w:rsidR="00C34913" w:rsidRPr="00CC2F18" w:rsidRDefault="009F287D" w:rsidP="0078181A">
      <w:pPr>
        <w:pStyle w:val="ListParagraph"/>
        <w:numPr>
          <w:ilvl w:val="1"/>
          <w:numId w:val="12"/>
        </w:numPr>
        <w:spacing w:after="240"/>
        <w:ind w:left="0" w:firstLine="0"/>
        <w:jc w:val="both"/>
      </w:pPr>
      <w:r w:rsidRPr="002A0FE0">
        <w:rPr>
          <w:highlight w:val="yellow"/>
        </w:rPr>
        <w:t>P</w:t>
      </w:r>
      <w:r w:rsidR="004D41CA" w:rsidRPr="002A0FE0">
        <w:rPr>
          <w:highlight w:val="yellow"/>
        </w:rPr>
        <w:t xml:space="preserve">repare CARA developing reagent by mixing 5 mg resazurin (0.01% final) and 50 mL of 5% Tween80 in PBS. </w:t>
      </w:r>
      <w:r w:rsidR="00C34913" w:rsidRPr="00CC2F18">
        <w:t xml:space="preserve">Vortex and sterile filter.  </w:t>
      </w:r>
    </w:p>
    <w:p w14:paraId="219C5ED2" w14:textId="77777777" w:rsidR="007B7911" w:rsidRPr="00CC2F18" w:rsidRDefault="007B7911" w:rsidP="007B7911">
      <w:pPr>
        <w:pStyle w:val="ListParagraph"/>
        <w:spacing w:after="240"/>
        <w:ind w:left="0"/>
        <w:jc w:val="both"/>
      </w:pPr>
    </w:p>
    <w:p w14:paraId="76BC2FBB" w14:textId="25B31EDE" w:rsidR="00BA7831" w:rsidRPr="00CC2F18" w:rsidRDefault="00C34913" w:rsidP="0078181A">
      <w:pPr>
        <w:pStyle w:val="ListParagraph"/>
        <w:spacing w:after="240"/>
        <w:ind w:left="0"/>
        <w:jc w:val="both"/>
      </w:pPr>
      <w:r w:rsidRPr="00CC2F18">
        <w:t xml:space="preserve">Note: </w:t>
      </w:r>
      <w:r w:rsidR="00BA7831" w:rsidRPr="00CC2F18">
        <w:t>An alternative CARA developing reagent can be prepared by mixing</w:t>
      </w:r>
      <w:r w:rsidR="00720FA2" w:rsidRPr="00CC2F18">
        <w:t xml:space="preserve"> </w:t>
      </w:r>
      <w:r w:rsidR="00B82361" w:rsidRPr="00CC2F18">
        <w:t>commercially prepared resazurin liquid solution at</w:t>
      </w:r>
      <w:r w:rsidR="00720FA2" w:rsidRPr="00CC2F18">
        <w:t xml:space="preserve"> 1:1 (vol/vol) with 10% Tween80 in PBS</w:t>
      </w:r>
      <w:r w:rsidR="00BA7831" w:rsidRPr="00CC2F18">
        <w:t>.</w:t>
      </w:r>
      <w:r w:rsidR="0027172C" w:rsidRPr="00CC2F18">
        <w:t xml:space="preserve"> </w:t>
      </w:r>
    </w:p>
    <w:p w14:paraId="7E418F3F" w14:textId="77777777" w:rsidR="007B7911" w:rsidRPr="002A0FE0" w:rsidRDefault="007B7911" w:rsidP="007B7911">
      <w:pPr>
        <w:pStyle w:val="ListParagraph"/>
        <w:spacing w:after="240"/>
        <w:ind w:left="0"/>
        <w:jc w:val="both"/>
        <w:rPr>
          <w:highlight w:val="yellow"/>
        </w:rPr>
      </w:pPr>
    </w:p>
    <w:p w14:paraId="3AFD5308" w14:textId="0BC3E518" w:rsidR="00AC0176" w:rsidRPr="002A0FE0" w:rsidRDefault="00297D07" w:rsidP="0078181A">
      <w:pPr>
        <w:pStyle w:val="ListParagraph"/>
        <w:numPr>
          <w:ilvl w:val="1"/>
          <w:numId w:val="12"/>
        </w:numPr>
        <w:spacing w:after="240"/>
        <w:ind w:left="0" w:firstLine="0"/>
        <w:jc w:val="both"/>
        <w:rPr>
          <w:highlight w:val="yellow"/>
        </w:rPr>
      </w:pPr>
      <w:r w:rsidRPr="002A0FE0">
        <w:rPr>
          <w:highlight w:val="yellow"/>
        </w:rPr>
        <w:t xml:space="preserve">Add </w:t>
      </w:r>
      <w:r w:rsidR="00705DDB" w:rsidRPr="002A0FE0">
        <w:rPr>
          <w:highlight w:val="yellow"/>
        </w:rPr>
        <w:t>5</w:t>
      </w:r>
      <w:r w:rsidRPr="002A0FE0">
        <w:rPr>
          <w:highlight w:val="yellow"/>
        </w:rPr>
        <w:t xml:space="preserve">0 </w:t>
      </w:r>
      <w:r w:rsidR="007B7911" w:rsidRPr="002A0FE0">
        <w:rPr>
          <w:highlight w:val="yellow"/>
        </w:rPr>
        <w:t>µ</w:t>
      </w:r>
      <w:r w:rsidRPr="002A0FE0">
        <w:rPr>
          <w:highlight w:val="yellow"/>
        </w:rPr>
        <w:t xml:space="preserve">L </w:t>
      </w:r>
      <w:r w:rsidR="00E62125" w:rsidRPr="002A0FE0">
        <w:rPr>
          <w:highlight w:val="yellow"/>
        </w:rPr>
        <w:t xml:space="preserve">of freshly prepared </w:t>
      </w:r>
      <w:r w:rsidRPr="002A0FE0">
        <w:rPr>
          <w:highlight w:val="yellow"/>
        </w:rPr>
        <w:t xml:space="preserve">CARA developing </w:t>
      </w:r>
      <w:r w:rsidR="00E62125" w:rsidRPr="002A0FE0">
        <w:rPr>
          <w:highlight w:val="yellow"/>
        </w:rPr>
        <w:t>reagent</w:t>
      </w:r>
      <w:r w:rsidRPr="002A0FE0">
        <w:rPr>
          <w:highlight w:val="yellow"/>
        </w:rPr>
        <w:t xml:space="preserve"> to </w:t>
      </w:r>
      <w:r w:rsidR="004D41CA" w:rsidRPr="002A0FE0">
        <w:rPr>
          <w:highlight w:val="yellow"/>
        </w:rPr>
        <w:t xml:space="preserve">each well of </w:t>
      </w:r>
      <w:r w:rsidRPr="002A0FE0">
        <w:rPr>
          <w:highlight w:val="yellow"/>
        </w:rPr>
        <w:t>the CARA microplate</w:t>
      </w:r>
      <w:r w:rsidR="004D41CA" w:rsidRPr="002A0FE0">
        <w:rPr>
          <w:highlight w:val="yellow"/>
        </w:rPr>
        <w:t xml:space="preserve"> using a 12-channel pipette</w:t>
      </w:r>
      <w:r w:rsidRPr="002A0FE0">
        <w:rPr>
          <w:highlight w:val="yellow"/>
        </w:rPr>
        <w:t xml:space="preserve">.  </w:t>
      </w:r>
      <w:r w:rsidR="00FA3E1F" w:rsidRPr="002A0FE0">
        <w:rPr>
          <w:highlight w:val="yellow"/>
        </w:rPr>
        <w:t xml:space="preserve">Rock plates back and forth a few times to help distribute </w:t>
      </w:r>
      <w:r w:rsidR="00720FA2" w:rsidRPr="002A0FE0">
        <w:rPr>
          <w:highlight w:val="yellow"/>
        </w:rPr>
        <w:t xml:space="preserve">reagent </w:t>
      </w:r>
      <w:r w:rsidR="00E62125" w:rsidRPr="002A0FE0">
        <w:rPr>
          <w:highlight w:val="yellow"/>
        </w:rPr>
        <w:t>across the</w:t>
      </w:r>
      <w:r w:rsidRPr="002A0FE0">
        <w:rPr>
          <w:highlight w:val="yellow"/>
        </w:rPr>
        <w:t xml:space="preserve"> agar and bacterial mat in each well</w:t>
      </w:r>
      <w:r w:rsidR="00E62125" w:rsidRPr="002A0FE0">
        <w:rPr>
          <w:highlight w:val="yellow"/>
        </w:rPr>
        <w:t xml:space="preserve">.  </w:t>
      </w:r>
    </w:p>
    <w:p w14:paraId="020B156C" w14:textId="77777777" w:rsidR="007B7911" w:rsidRPr="002A0FE0" w:rsidRDefault="007B7911" w:rsidP="007B7911">
      <w:pPr>
        <w:pStyle w:val="ListParagraph"/>
        <w:spacing w:after="240"/>
        <w:ind w:left="0"/>
        <w:jc w:val="both"/>
        <w:rPr>
          <w:highlight w:val="yellow"/>
        </w:rPr>
      </w:pPr>
    </w:p>
    <w:p w14:paraId="723D5B6F" w14:textId="75388968" w:rsidR="00297D07" w:rsidRPr="002A0FE0" w:rsidRDefault="00F6194B" w:rsidP="0078181A">
      <w:pPr>
        <w:pStyle w:val="ListParagraph"/>
        <w:numPr>
          <w:ilvl w:val="1"/>
          <w:numId w:val="12"/>
        </w:numPr>
        <w:spacing w:after="240"/>
        <w:ind w:left="0" w:firstLine="0"/>
        <w:jc w:val="both"/>
        <w:rPr>
          <w:highlight w:val="yellow"/>
        </w:rPr>
      </w:pPr>
      <w:r w:rsidRPr="002A0FE0">
        <w:rPr>
          <w:highlight w:val="yellow"/>
        </w:rPr>
        <w:t>Place</w:t>
      </w:r>
      <w:r w:rsidR="00297D07" w:rsidRPr="002A0FE0">
        <w:rPr>
          <w:highlight w:val="yellow"/>
        </w:rPr>
        <w:t xml:space="preserve"> the plates</w:t>
      </w:r>
      <w:r w:rsidRPr="002A0FE0">
        <w:rPr>
          <w:highlight w:val="yellow"/>
        </w:rPr>
        <w:t xml:space="preserve"> in a </w:t>
      </w:r>
      <w:r w:rsidR="00B82361" w:rsidRPr="002A0FE0">
        <w:rPr>
          <w:highlight w:val="yellow"/>
        </w:rPr>
        <w:t>resealable plastic</w:t>
      </w:r>
      <w:r w:rsidRPr="002A0FE0">
        <w:rPr>
          <w:highlight w:val="yellow"/>
        </w:rPr>
        <w:t xml:space="preserve"> bag</w:t>
      </w:r>
      <w:r w:rsidR="00297D07" w:rsidRPr="002A0FE0">
        <w:rPr>
          <w:highlight w:val="yellow"/>
        </w:rPr>
        <w:t xml:space="preserve"> and incubate at 37</w:t>
      </w:r>
      <w:r w:rsidR="008909FA" w:rsidRPr="002A0FE0">
        <w:rPr>
          <w:highlight w:val="yellow"/>
        </w:rPr>
        <w:t xml:space="preserve"> </w:t>
      </w:r>
      <w:r w:rsidR="00297D07" w:rsidRPr="002A0FE0">
        <w:rPr>
          <w:highlight w:val="yellow"/>
        </w:rPr>
        <w:t xml:space="preserve">°C for at least </w:t>
      </w:r>
      <w:r w:rsidR="00705DDB" w:rsidRPr="002A0FE0">
        <w:rPr>
          <w:highlight w:val="yellow"/>
        </w:rPr>
        <w:t>30</w:t>
      </w:r>
      <w:r w:rsidR="009F287D" w:rsidRPr="002A0FE0">
        <w:rPr>
          <w:highlight w:val="yellow"/>
        </w:rPr>
        <w:t xml:space="preserve"> </w:t>
      </w:r>
      <w:r w:rsidR="00705DDB" w:rsidRPr="002A0FE0">
        <w:rPr>
          <w:highlight w:val="yellow"/>
        </w:rPr>
        <w:t xml:space="preserve">minutes for </w:t>
      </w:r>
      <w:r w:rsidR="00705DDB" w:rsidRPr="002A0FE0">
        <w:rPr>
          <w:i/>
          <w:highlight w:val="yellow"/>
        </w:rPr>
        <w:t>M. smegmatis</w:t>
      </w:r>
      <w:r w:rsidR="00705DDB" w:rsidRPr="002A0FE0">
        <w:rPr>
          <w:highlight w:val="yellow"/>
        </w:rPr>
        <w:t xml:space="preserve"> and </w:t>
      </w:r>
      <w:r w:rsidR="009F287D" w:rsidRPr="002A0FE0">
        <w:rPr>
          <w:highlight w:val="yellow"/>
        </w:rPr>
        <w:t>45-60 minutes</w:t>
      </w:r>
      <w:r w:rsidR="00705DDB" w:rsidRPr="002A0FE0">
        <w:rPr>
          <w:highlight w:val="yellow"/>
        </w:rPr>
        <w:t xml:space="preserve"> for </w:t>
      </w:r>
      <w:r w:rsidR="00705DDB" w:rsidRPr="002A0FE0">
        <w:rPr>
          <w:i/>
          <w:highlight w:val="yellow"/>
        </w:rPr>
        <w:t>M. tuberculosis</w:t>
      </w:r>
      <w:r w:rsidR="00705DDB" w:rsidRPr="002A0FE0">
        <w:rPr>
          <w:highlight w:val="yellow"/>
        </w:rPr>
        <w:t xml:space="preserve"> or </w:t>
      </w:r>
      <w:r w:rsidR="00705DDB" w:rsidRPr="002A0FE0">
        <w:rPr>
          <w:i/>
          <w:highlight w:val="yellow"/>
        </w:rPr>
        <w:t>M. bovis</w:t>
      </w:r>
      <w:r w:rsidR="00705DDB" w:rsidRPr="002A0FE0">
        <w:rPr>
          <w:highlight w:val="yellow"/>
        </w:rPr>
        <w:t xml:space="preserve"> BCG</w:t>
      </w:r>
      <w:r w:rsidR="00297D07" w:rsidRPr="002A0FE0">
        <w:rPr>
          <w:highlight w:val="yellow"/>
        </w:rPr>
        <w:t>.</w:t>
      </w:r>
    </w:p>
    <w:p w14:paraId="34215AE0" w14:textId="77777777" w:rsidR="007B7911" w:rsidRPr="002A0FE0" w:rsidRDefault="007B7911" w:rsidP="007B7911">
      <w:pPr>
        <w:pStyle w:val="ListParagraph"/>
        <w:spacing w:after="240"/>
        <w:ind w:left="0"/>
        <w:jc w:val="both"/>
        <w:rPr>
          <w:highlight w:val="yellow"/>
        </w:rPr>
      </w:pPr>
    </w:p>
    <w:p w14:paraId="36E9B559" w14:textId="3DB9BEDB" w:rsidR="00F6194B" w:rsidRPr="00CC2F18" w:rsidRDefault="000C136A" w:rsidP="0078181A">
      <w:pPr>
        <w:pStyle w:val="ListParagraph"/>
        <w:spacing w:after="240"/>
        <w:ind w:left="0"/>
        <w:jc w:val="both"/>
      </w:pPr>
      <w:r w:rsidRPr="00CC2F18">
        <w:t xml:space="preserve">Note: </w:t>
      </w:r>
      <w:r w:rsidR="00F6194B" w:rsidRPr="00CC2F18">
        <w:t>If the vehicle control wells fail to turn pink within the first hour, the plates can be re-bagged and incubated for longer periods of time.</w:t>
      </w:r>
    </w:p>
    <w:p w14:paraId="3AC14510" w14:textId="77777777" w:rsidR="007B7911" w:rsidRPr="002A0FE0" w:rsidRDefault="007B7911" w:rsidP="007B7911">
      <w:pPr>
        <w:pStyle w:val="ListParagraph"/>
        <w:spacing w:after="240"/>
        <w:ind w:left="0"/>
        <w:jc w:val="both"/>
        <w:rPr>
          <w:highlight w:val="yellow"/>
        </w:rPr>
      </w:pPr>
    </w:p>
    <w:p w14:paraId="3EDEF345" w14:textId="14FC43C2" w:rsidR="00F6194B" w:rsidRPr="002A0FE0" w:rsidRDefault="00F6194B" w:rsidP="00541A0D">
      <w:pPr>
        <w:pStyle w:val="ListParagraph"/>
        <w:numPr>
          <w:ilvl w:val="1"/>
          <w:numId w:val="12"/>
        </w:numPr>
        <w:spacing w:after="240"/>
        <w:ind w:left="0" w:firstLine="0"/>
        <w:jc w:val="both"/>
        <w:rPr>
          <w:highlight w:val="yellow"/>
        </w:rPr>
      </w:pPr>
      <w:r w:rsidRPr="002A0FE0">
        <w:rPr>
          <w:highlight w:val="yellow"/>
        </w:rPr>
        <w:t>Prior to reading fluorescence, place CARA microplates in a biosafety hood for 15 minutes at room temperature</w:t>
      </w:r>
      <w:r w:rsidR="0027172C" w:rsidRPr="002A0FE0">
        <w:rPr>
          <w:highlight w:val="yellow"/>
        </w:rPr>
        <w:t xml:space="preserve"> with their lids removed</w:t>
      </w:r>
      <w:r w:rsidRPr="002A0FE0">
        <w:rPr>
          <w:highlight w:val="yellow"/>
        </w:rPr>
        <w:t xml:space="preserve">.  </w:t>
      </w:r>
      <w:r w:rsidR="009F287D" w:rsidRPr="002A0FE0">
        <w:rPr>
          <w:highlight w:val="yellow"/>
        </w:rPr>
        <w:t>When using BSL3 spectrophotometers outside of a biosafety cabinet, a</w:t>
      </w:r>
      <w:r w:rsidR="00A05705" w:rsidRPr="002A0FE0">
        <w:rPr>
          <w:highlight w:val="yellow"/>
        </w:rPr>
        <w:t>dhere</w:t>
      </w:r>
      <w:r w:rsidRPr="002A0FE0">
        <w:rPr>
          <w:highlight w:val="yellow"/>
        </w:rPr>
        <w:t xml:space="preserve"> an optical quality PCR sticker over the plate and seal tightly by pressing gently on the </w:t>
      </w:r>
      <w:r w:rsidR="00E62125" w:rsidRPr="002A0FE0">
        <w:rPr>
          <w:highlight w:val="yellow"/>
        </w:rPr>
        <w:t xml:space="preserve">sticker </w:t>
      </w:r>
      <w:r w:rsidRPr="002A0FE0">
        <w:rPr>
          <w:highlight w:val="yellow"/>
        </w:rPr>
        <w:t>surface with a</w:t>
      </w:r>
      <w:r w:rsidR="0051741A" w:rsidRPr="002A0FE0">
        <w:rPr>
          <w:highlight w:val="yellow"/>
        </w:rPr>
        <w:t xml:space="preserve"> </w:t>
      </w:r>
      <w:r w:rsidR="00374525" w:rsidRPr="002A0FE0">
        <w:rPr>
          <w:highlight w:val="yellow"/>
        </w:rPr>
        <w:t xml:space="preserve">soft </w:t>
      </w:r>
      <w:r w:rsidR="0051741A" w:rsidRPr="002A0FE0">
        <w:rPr>
          <w:highlight w:val="yellow"/>
        </w:rPr>
        <w:t>paper towel</w:t>
      </w:r>
      <w:r w:rsidRPr="002A0FE0">
        <w:rPr>
          <w:highlight w:val="yellow"/>
        </w:rPr>
        <w:t>.</w:t>
      </w:r>
    </w:p>
    <w:p w14:paraId="238347E3" w14:textId="77777777" w:rsidR="007B7911" w:rsidRPr="002A0FE0" w:rsidRDefault="007B7911" w:rsidP="0078181A">
      <w:pPr>
        <w:pStyle w:val="ListParagraph"/>
        <w:spacing w:after="240"/>
        <w:ind w:left="0"/>
        <w:jc w:val="both"/>
        <w:rPr>
          <w:highlight w:val="yellow"/>
        </w:rPr>
      </w:pPr>
    </w:p>
    <w:p w14:paraId="2674F95C" w14:textId="2C9629C5" w:rsidR="00F6194B" w:rsidRPr="002A0FE0" w:rsidRDefault="00F6194B" w:rsidP="0078181A">
      <w:pPr>
        <w:pStyle w:val="ListParagraph"/>
        <w:numPr>
          <w:ilvl w:val="1"/>
          <w:numId w:val="12"/>
        </w:numPr>
        <w:spacing w:after="240"/>
        <w:ind w:left="0" w:firstLine="0"/>
        <w:jc w:val="both"/>
        <w:rPr>
          <w:highlight w:val="yellow"/>
        </w:rPr>
      </w:pPr>
      <w:r w:rsidRPr="002A0FE0">
        <w:rPr>
          <w:highlight w:val="yellow"/>
        </w:rPr>
        <w:lastRenderedPageBreak/>
        <w:t xml:space="preserve">Determine fluorescence </w:t>
      </w:r>
      <w:r w:rsidR="00611502" w:rsidRPr="002A0FE0">
        <w:rPr>
          <w:highlight w:val="yellow"/>
        </w:rPr>
        <w:t xml:space="preserve">via top read </w:t>
      </w:r>
      <w:r w:rsidRPr="002A0FE0">
        <w:rPr>
          <w:highlight w:val="yellow"/>
        </w:rPr>
        <w:t xml:space="preserve">with excitation at </w:t>
      </w:r>
      <w:r w:rsidR="0039749A" w:rsidRPr="002A0FE0">
        <w:rPr>
          <w:highlight w:val="yellow"/>
        </w:rPr>
        <w:t xml:space="preserve">530 nm and emission at 590 nm.  </w:t>
      </w:r>
      <w:r w:rsidR="00D20DD2" w:rsidRPr="002A0FE0">
        <w:rPr>
          <w:highlight w:val="yellow"/>
        </w:rPr>
        <w:t>It is not necessary to blank the plate.</w:t>
      </w:r>
    </w:p>
    <w:p w14:paraId="75080884" w14:textId="2CC02F63" w:rsidR="003D4529" w:rsidRPr="002A0FE0" w:rsidRDefault="007B7911" w:rsidP="00BE68E9">
      <w:pPr>
        <w:spacing w:after="240"/>
        <w:jc w:val="both"/>
        <w:rPr>
          <w:b/>
          <w:highlight w:val="yellow"/>
        </w:rPr>
      </w:pPr>
      <w:r w:rsidRPr="002A0FE0">
        <w:rPr>
          <w:b/>
          <w:highlight w:val="yellow"/>
        </w:rPr>
        <w:t>5</w:t>
      </w:r>
      <w:r w:rsidR="005659A9" w:rsidRPr="002A0FE0">
        <w:rPr>
          <w:b/>
          <w:highlight w:val="yellow"/>
        </w:rPr>
        <w:t xml:space="preserve">. </w:t>
      </w:r>
      <w:r w:rsidR="00D809D9" w:rsidRPr="002A0FE0">
        <w:rPr>
          <w:b/>
          <w:highlight w:val="yellow"/>
        </w:rPr>
        <w:t>Data analysis:</w:t>
      </w:r>
      <w:bookmarkStart w:id="0" w:name="_GoBack"/>
      <w:bookmarkEnd w:id="0"/>
    </w:p>
    <w:p w14:paraId="5DFA1771" w14:textId="735F0DFB" w:rsidR="00593B4E" w:rsidRPr="002A0FE0" w:rsidRDefault="0039749A" w:rsidP="0078181A">
      <w:pPr>
        <w:pStyle w:val="ListParagraph"/>
        <w:numPr>
          <w:ilvl w:val="1"/>
          <w:numId w:val="13"/>
        </w:numPr>
        <w:spacing w:after="240"/>
        <w:ind w:left="0" w:firstLine="0"/>
        <w:jc w:val="both"/>
        <w:rPr>
          <w:highlight w:val="yellow"/>
        </w:rPr>
      </w:pPr>
      <w:r w:rsidRPr="002A0FE0">
        <w:rPr>
          <w:highlight w:val="yellow"/>
        </w:rPr>
        <w:t>Plot i</w:t>
      </w:r>
      <w:r w:rsidR="00F41BA1" w:rsidRPr="002A0FE0">
        <w:rPr>
          <w:highlight w:val="yellow"/>
        </w:rPr>
        <w:t xml:space="preserve">nhibitor concentration </w:t>
      </w:r>
      <w:r w:rsidRPr="002A0FE0">
        <w:rPr>
          <w:highlight w:val="yellow"/>
        </w:rPr>
        <w:t>o</w:t>
      </w:r>
      <w:r w:rsidR="00F41BA1" w:rsidRPr="002A0FE0">
        <w:rPr>
          <w:highlight w:val="yellow"/>
        </w:rPr>
        <w:t>n the X-axis on a log</w:t>
      </w:r>
      <w:r w:rsidR="00F41BA1" w:rsidRPr="002A0FE0">
        <w:rPr>
          <w:highlight w:val="yellow"/>
          <w:vertAlign w:val="subscript"/>
        </w:rPr>
        <w:t>10</w:t>
      </w:r>
      <w:r w:rsidR="00F41BA1" w:rsidRPr="002A0FE0">
        <w:rPr>
          <w:highlight w:val="yellow"/>
        </w:rPr>
        <w:t xml:space="preserve"> scale and fluorescence on the Y-axis </w:t>
      </w:r>
      <w:r w:rsidR="00F734F3" w:rsidRPr="002A0FE0">
        <w:rPr>
          <w:highlight w:val="yellow"/>
        </w:rPr>
        <w:t>on</w:t>
      </w:r>
      <w:r w:rsidR="00F41BA1" w:rsidRPr="002A0FE0">
        <w:rPr>
          <w:highlight w:val="yellow"/>
        </w:rPr>
        <w:t xml:space="preserve"> a linear scale.  </w:t>
      </w:r>
      <w:r w:rsidRPr="002A0FE0">
        <w:rPr>
          <w:highlight w:val="yellow"/>
        </w:rPr>
        <w:t>Use a</w:t>
      </w:r>
      <w:r w:rsidR="00510B09" w:rsidRPr="002A0FE0">
        <w:rPr>
          <w:highlight w:val="yellow"/>
        </w:rPr>
        <w:t xml:space="preserve"> scatter plot</w:t>
      </w:r>
      <w:r w:rsidR="00F3128B" w:rsidRPr="002A0FE0">
        <w:rPr>
          <w:highlight w:val="yellow"/>
        </w:rPr>
        <w:t xml:space="preserve"> </w:t>
      </w:r>
      <w:r w:rsidRPr="002A0FE0">
        <w:rPr>
          <w:highlight w:val="yellow"/>
        </w:rPr>
        <w:t>employing a</w:t>
      </w:r>
      <w:r w:rsidR="00510B09" w:rsidRPr="002A0FE0">
        <w:rPr>
          <w:highlight w:val="yellow"/>
        </w:rPr>
        <w:t xml:space="preserve"> curve fit such as</w:t>
      </w:r>
      <w:r w:rsidR="00F937B3" w:rsidRPr="002A0FE0">
        <w:rPr>
          <w:highlight w:val="yellow"/>
        </w:rPr>
        <w:t xml:space="preserve"> </w:t>
      </w:r>
      <w:r w:rsidR="00611502" w:rsidRPr="002A0FE0">
        <w:rPr>
          <w:highlight w:val="yellow"/>
        </w:rPr>
        <w:t>“log inhibitor versus response-variable slope (4 parameters)”.</w:t>
      </w:r>
      <w:r w:rsidR="000C136A" w:rsidRPr="002A0FE0">
        <w:rPr>
          <w:highlight w:val="yellow"/>
        </w:rPr>
        <w:t xml:space="preserve"> </w:t>
      </w:r>
      <w:r w:rsidR="002075BF" w:rsidRPr="002A0FE0">
        <w:rPr>
          <w:highlight w:val="yellow"/>
        </w:rPr>
        <w:t xml:space="preserve">Plot data </w:t>
      </w:r>
      <w:r w:rsidR="002C722A" w:rsidRPr="002A0FE0">
        <w:rPr>
          <w:highlight w:val="yellow"/>
        </w:rPr>
        <w:t xml:space="preserve">points </w:t>
      </w:r>
      <w:r w:rsidR="002075BF" w:rsidRPr="002A0FE0">
        <w:rPr>
          <w:highlight w:val="yellow"/>
        </w:rPr>
        <w:t>as</w:t>
      </w:r>
      <w:r w:rsidR="00F41BA1" w:rsidRPr="002A0FE0">
        <w:rPr>
          <w:highlight w:val="yellow"/>
        </w:rPr>
        <w:t xml:space="preserve"> mean</w:t>
      </w:r>
      <w:r w:rsidR="002C722A" w:rsidRPr="002A0FE0">
        <w:rPr>
          <w:highlight w:val="yellow"/>
        </w:rPr>
        <w:t>s</w:t>
      </w:r>
      <w:r w:rsidR="00F41BA1" w:rsidRPr="002A0FE0">
        <w:rPr>
          <w:highlight w:val="yellow"/>
        </w:rPr>
        <w:t xml:space="preserve"> +/- standard error.  </w:t>
      </w:r>
      <w:r w:rsidR="008C0AF5" w:rsidRPr="002A0FE0">
        <w:rPr>
          <w:highlight w:val="yellow"/>
        </w:rPr>
        <w:t xml:space="preserve"> </w:t>
      </w:r>
    </w:p>
    <w:p w14:paraId="51F96F42" w14:textId="2894EB13" w:rsidR="00074C3A" w:rsidRPr="0078181A" w:rsidRDefault="005659A9" w:rsidP="00C646AE">
      <w:pPr>
        <w:jc w:val="both"/>
        <w:rPr>
          <w:b/>
        </w:rPr>
      </w:pPr>
      <w:r w:rsidRPr="0078181A">
        <w:rPr>
          <w:b/>
        </w:rPr>
        <w:t>REPRESENTATIVE RESULTS:</w:t>
      </w:r>
    </w:p>
    <w:p w14:paraId="7C123373" w14:textId="77777777" w:rsidR="00F409E8" w:rsidRPr="0078181A" w:rsidRDefault="00F409E8" w:rsidP="00C646AE">
      <w:pPr>
        <w:jc w:val="both"/>
        <w:rPr>
          <w:b/>
        </w:rPr>
      </w:pPr>
    </w:p>
    <w:p w14:paraId="5EC9A8A9" w14:textId="72C01085" w:rsidR="00EA33A2" w:rsidRPr="0078181A" w:rsidRDefault="004118B1" w:rsidP="00C646AE">
      <w:pPr>
        <w:jc w:val="both"/>
      </w:pPr>
      <w:r w:rsidRPr="0078181A">
        <w:t>Anticipated</w:t>
      </w:r>
      <w:r w:rsidR="006362A3" w:rsidRPr="0078181A">
        <w:t xml:space="preserve"> </w:t>
      </w:r>
      <w:r w:rsidR="00C26624" w:rsidRPr="0078181A">
        <w:t>CARA results</w:t>
      </w:r>
      <w:r w:rsidR="006362A3" w:rsidRPr="0078181A">
        <w:t xml:space="preserve"> are described in </w:t>
      </w:r>
      <w:r w:rsidR="006362A3" w:rsidRPr="0078181A">
        <w:rPr>
          <w:b/>
        </w:rPr>
        <w:t>Figure 2</w:t>
      </w:r>
      <w:r w:rsidR="006362A3" w:rsidRPr="0078181A">
        <w:t xml:space="preserve"> and </w:t>
      </w:r>
      <w:r w:rsidR="00851B6F" w:rsidRPr="0078181A">
        <w:t xml:space="preserve">summarized in </w:t>
      </w:r>
      <w:r w:rsidR="006362A3" w:rsidRPr="0078181A">
        <w:rPr>
          <w:b/>
        </w:rPr>
        <w:t>Table 1</w:t>
      </w:r>
      <w:r w:rsidR="006362A3" w:rsidRPr="0078181A">
        <w:t xml:space="preserve">.  For replicating </w:t>
      </w:r>
      <w:r w:rsidR="000B280D" w:rsidRPr="0078181A">
        <w:t>cells</w:t>
      </w:r>
      <w:r w:rsidR="006362A3" w:rsidRPr="0078181A">
        <w:t>, the CARA is run in parallel with a standard MIC</w:t>
      </w:r>
      <w:r w:rsidR="006362A3" w:rsidRPr="0078181A">
        <w:rPr>
          <w:vertAlign w:val="subscript"/>
        </w:rPr>
        <w:t>90</w:t>
      </w:r>
      <w:r w:rsidR="006362A3" w:rsidRPr="0078181A">
        <w:t xml:space="preserve"> assays, and for non-replicating assays, the CARA is run in parallel with an adapted MIC</w:t>
      </w:r>
      <w:r w:rsidR="006362A3" w:rsidRPr="0078181A">
        <w:rPr>
          <w:vertAlign w:val="subscript"/>
        </w:rPr>
        <w:t>90</w:t>
      </w:r>
      <w:r w:rsidR="006362A3" w:rsidRPr="0078181A">
        <w:t xml:space="preserve"> assay </w:t>
      </w:r>
      <w:r w:rsidR="0035257A" w:rsidRPr="0078181A">
        <w:t xml:space="preserve">that is </w:t>
      </w:r>
      <w:r w:rsidR="006362A3" w:rsidRPr="0078181A">
        <w:t>coupled to</w:t>
      </w:r>
      <w:r w:rsidR="00EA33A2" w:rsidRPr="0078181A">
        <w:t xml:space="preserve"> an outgrowth phase.  The concentration of test agent that results in failure </w:t>
      </w:r>
      <w:r w:rsidR="006362A3" w:rsidRPr="0078181A">
        <w:t>of</w:t>
      </w:r>
      <w:r w:rsidR="00EA33A2" w:rsidRPr="0078181A">
        <w:t xml:space="preserve"> CARA-fluorescence</w:t>
      </w:r>
      <w:r w:rsidR="006362A3" w:rsidRPr="0078181A">
        <w:t xml:space="preserve"> to rise</w:t>
      </w:r>
      <w:r w:rsidR="00EA33A2" w:rsidRPr="0078181A">
        <w:t xml:space="preserve"> above background levels is the CARA-MBC</w:t>
      </w:r>
      <w:r w:rsidR="00EA33A2" w:rsidRPr="0078181A">
        <w:rPr>
          <w:vertAlign w:val="subscript"/>
        </w:rPr>
        <w:t>≥99</w:t>
      </w:r>
      <w:r w:rsidR="00EA33A2" w:rsidRPr="0078181A">
        <w:t xml:space="preserve"> (</w:t>
      </w:r>
      <w:r w:rsidR="00EA33A2" w:rsidRPr="0078181A">
        <w:rPr>
          <w:b/>
        </w:rPr>
        <w:t>Figure 3a</w:t>
      </w:r>
      <w:r w:rsidR="00EA33A2" w:rsidRPr="0078181A">
        <w:t xml:space="preserve">).  The “≥99” subscript indicates that the CARA-MBC </w:t>
      </w:r>
      <w:r w:rsidR="0035257A" w:rsidRPr="0078181A">
        <w:t>provides an estimated</w:t>
      </w:r>
      <w:r w:rsidR="00EA33A2" w:rsidRPr="0078181A">
        <w:t xml:space="preserve"> concentration of test agent </w:t>
      </w:r>
      <w:r w:rsidR="00A45EF9" w:rsidRPr="0078181A">
        <w:t>that gives rise</w:t>
      </w:r>
      <w:r w:rsidR="00EA33A2" w:rsidRPr="0078181A">
        <w:t xml:space="preserve"> to ≥2 log</w:t>
      </w:r>
      <w:r w:rsidR="00EA33A2" w:rsidRPr="0078181A">
        <w:rPr>
          <w:vertAlign w:val="subscript"/>
        </w:rPr>
        <w:t>10</w:t>
      </w:r>
      <w:r w:rsidR="00EA33A2" w:rsidRPr="0078181A">
        <w:t xml:space="preserve"> bacterial kill</w:t>
      </w:r>
      <w:r w:rsidR="006362A3" w:rsidRPr="0078181A">
        <w:t xml:space="preserve"> (≥99% kill)</w:t>
      </w:r>
      <w:r w:rsidR="00EA33A2" w:rsidRPr="0078181A">
        <w:t>.</w:t>
      </w:r>
    </w:p>
    <w:p w14:paraId="79584C15" w14:textId="77777777" w:rsidR="00EA33A2" w:rsidRPr="0078181A" w:rsidRDefault="00EA33A2" w:rsidP="00C646AE">
      <w:pPr>
        <w:jc w:val="both"/>
      </w:pPr>
    </w:p>
    <w:p w14:paraId="7771D379" w14:textId="02BDCCE3" w:rsidR="00EA33A2" w:rsidRPr="0078181A" w:rsidRDefault="00667636" w:rsidP="00C646AE">
      <w:pPr>
        <w:jc w:val="both"/>
      </w:pPr>
      <w:r w:rsidRPr="0078181A">
        <w:t>The</w:t>
      </w:r>
      <w:r w:rsidR="00EA33A2" w:rsidRPr="0078181A">
        <w:t xml:space="preserve"> </w:t>
      </w:r>
      <w:r w:rsidR="00D6306C" w:rsidRPr="0078181A">
        <w:t>liquid broth</w:t>
      </w:r>
      <w:r w:rsidR="00EA33A2" w:rsidRPr="0078181A">
        <w:t xml:space="preserve"> MIC</w:t>
      </w:r>
      <w:r w:rsidR="00EA33A2" w:rsidRPr="0078181A">
        <w:rPr>
          <w:vertAlign w:val="subscript"/>
        </w:rPr>
        <w:t>90</w:t>
      </w:r>
      <w:r w:rsidR="00EA33A2" w:rsidRPr="0078181A">
        <w:t xml:space="preserve"> assay </w:t>
      </w:r>
      <w:r w:rsidRPr="0078181A">
        <w:t xml:space="preserve">is unable to </w:t>
      </w:r>
      <w:r w:rsidR="00D6306C" w:rsidRPr="0078181A">
        <w:t>discriminate</w:t>
      </w:r>
      <w:r w:rsidR="00EA33A2" w:rsidRPr="0078181A">
        <w:t xml:space="preserve"> </w:t>
      </w:r>
      <w:r w:rsidR="00D6306C" w:rsidRPr="0078181A">
        <w:t xml:space="preserve">between </w:t>
      </w:r>
      <w:r w:rsidR="00EA33A2" w:rsidRPr="0078181A">
        <w:t xml:space="preserve">bactericidal </w:t>
      </w:r>
      <w:r w:rsidRPr="0078181A">
        <w:t>and</w:t>
      </w:r>
      <w:r w:rsidR="00EA33A2" w:rsidRPr="0078181A">
        <w:t xml:space="preserve"> bacteriostatic activity</w:t>
      </w:r>
      <w:r w:rsidRPr="0078181A">
        <w:t xml:space="preserve"> and </w:t>
      </w:r>
      <w:r w:rsidR="002A3655" w:rsidRPr="0078181A">
        <w:t>this distinction has</w:t>
      </w:r>
      <w:r w:rsidRPr="0078181A">
        <w:t xml:space="preserve"> to be resolved by a CFU assay</w:t>
      </w:r>
      <w:r w:rsidR="00EA33A2" w:rsidRPr="0078181A">
        <w:t xml:space="preserve">.  </w:t>
      </w:r>
      <w:r w:rsidR="0063089E" w:rsidRPr="0078181A">
        <w:t>By convention, t</w:t>
      </w:r>
      <w:r w:rsidRPr="0078181A">
        <w:t xml:space="preserve">he threshold </w:t>
      </w:r>
      <w:r w:rsidR="002A3655" w:rsidRPr="0078181A">
        <w:t xml:space="preserve">that </w:t>
      </w:r>
      <w:r w:rsidR="0063089E" w:rsidRPr="0078181A">
        <w:t xml:space="preserve">distinguishes </w:t>
      </w:r>
      <w:r w:rsidR="002A3655" w:rsidRPr="0078181A">
        <w:t xml:space="preserve">bactericidal </w:t>
      </w:r>
      <w:r w:rsidR="0063089E" w:rsidRPr="0078181A">
        <w:t xml:space="preserve">from </w:t>
      </w:r>
      <w:r w:rsidR="002A3655" w:rsidRPr="0078181A">
        <w:t xml:space="preserve">bacteriostatic </w:t>
      </w:r>
      <w:r w:rsidR="0063089E" w:rsidRPr="0078181A">
        <w:t xml:space="preserve">activity </w:t>
      </w:r>
      <w:r w:rsidRPr="0078181A">
        <w:t>for</w:t>
      </w:r>
      <w:r w:rsidR="00EA33A2" w:rsidRPr="0078181A">
        <w:t xml:space="preserve"> slow-growing mycobacteria is approximately 2-3 log</w:t>
      </w:r>
      <w:r w:rsidR="00EA33A2" w:rsidRPr="0078181A">
        <w:rPr>
          <w:vertAlign w:val="subscript"/>
        </w:rPr>
        <w:t>10</w:t>
      </w:r>
      <w:r w:rsidR="00EA33A2" w:rsidRPr="0078181A">
        <w:t xml:space="preserve"> kill over 7 days </w:t>
      </w:r>
      <w:r w:rsidR="00B63FB9" w:rsidRPr="0078181A">
        <w:fldChar w:fldCharType="begin">
          <w:fldData xml:space="preserve">PEVuZE5vdGU+PENpdGU+PEF1dGhvcj5Hb2xkPC9BdXRob3I+PFllYXI+MjAxNTwvWWVhcj48UmVj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</w:fldData>
        </w:fldChar>
      </w:r>
      <w:r w:rsidR="00B63FB9" w:rsidRPr="0078181A">
        <w:instrText xml:space="preserve"> ADDIN EN.CITE </w:instrText>
      </w:r>
      <w:r w:rsidR="00B63FB9" w:rsidRPr="0078181A">
        <w:fldChar w:fldCharType="begin">
          <w:fldData xml:space="preserve">PEVuZE5vdGU+PENpdGU+PEF1dGhvcj5Hb2xkPC9BdXRob3I+PFllYXI+MjAxNTwvWWVhcj48UmVj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</w:fldData>
        </w:fldChar>
      </w:r>
      <w:r w:rsidR="00B63FB9" w:rsidRPr="0078181A">
        <w:instrText xml:space="preserve"> ADDIN EN.CITE.DATA </w:instrText>
      </w:r>
      <w:r w:rsidR="00B63FB9" w:rsidRPr="0078181A">
        <w:fldChar w:fldCharType="end"/>
      </w:r>
      <w:r w:rsidR="00B63FB9" w:rsidRPr="0078181A">
        <w:fldChar w:fldCharType="separate"/>
      </w:r>
      <w:hyperlink w:anchor="_ENREF_7" w:tooltip="Gold, 2015 #503" w:history="1">
        <w:r w:rsidR="00B63FB9" w:rsidRPr="0078181A">
          <w:rPr>
            <w:noProof/>
            <w:vertAlign w:val="superscript"/>
          </w:rPr>
          <w:t>7</w:t>
        </w:r>
      </w:hyperlink>
      <w:r w:rsidR="00B63FB9" w:rsidRPr="0078181A">
        <w:rPr>
          <w:noProof/>
          <w:vertAlign w:val="superscript"/>
        </w:rPr>
        <w:t>,</w:t>
      </w:r>
      <w:hyperlink w:anchor="_ENREF_27" w:tooltip="Barry, 1999 #460" w:history="1">
        <w:r w:rsidR="00B63FB9" w:rsidRPr="0078181A">
          <w:rPr>
            <w:noProof/>
            <w:vertAlign w:val="superscript"/>
          </w:rPr>
          <w:t>2</w:t>
        </w:r>
        <w:r w:rsidR="00B63FB9">
          <w:rPr>
            <w:noProof/>
            <w:vertAlign w:val="superscript"/>
          </w:rPr>
          <w:t>6</w:t>
        </w:r>
      </w:hyperlink>
      <w:r w:rsidR="00B63FB9" w:rsidRPr="0078181A">
        <w:fldChar w:fldCharType="end"/>
      </w:r>
      <w:r w:rsidRPr="0078181A">
        <w:t>.  Since</w:t>
      </w:r>
      <w:r w:rsidR="00EA33A2" w:rsidRPr="0078181A">
        <w:t xml:space="preserve"> the dynamic range of the CARA</w:t>
      </w:r>
      <w:r w:rsidRPr="0078181A">
        <w:t xml:space="preserve"> is also 2-3 log</w:t>
      </w:r>
      <w:r w:rsidRPr="0078181A">
        <w:rPr>
          <w:vertAlign w:val="subscript"/>
        </w:rPr>
        <w:t>10</w:t>
      </w:r>
      <w:r w:rsidRPr="0078181A">
        <w:t xml:space="preserve"> kill, the CARA can provide an estimate of bactericidal or bacteriostatic activity</w:t>
      </w:r>
      <w:r w:rsidR="00EA33A2" w:rsidRPr="0078181A">
        <w:t>.</w:t>
      </w:r>
      <w:r w:rsidR="00D6306C" w:rsidRPr="0078181A">
        <w:t xml:space="preserve">  The CARA easily identifies some replicating actives as bacteriostatic due to failure of </w:t>
      </w:r>
      <w:r w:rsidR="00DD1D0F" w:rsidRPr="0078181A">
        <w:t>these</w:t>
      </w:r>
      <w:r w:rsidR="00D6306C" w:rsidRPr="0078181A">
        <w:t xml:space="preserve"> compound</w:t>
      </w:r>
      <w:r w:rsidR="00DD1D0F" w:rsidRPr="0078181A">
        <w:t>s</w:t>
      </w:r>
      <w:r w:rsidR="00D6306C" w:rsidRPr="0078181A">
        <w:t xml:space="preserve"> to </w:t>
      </w:r>
      <w:r w:rsidR="00DD1D0F" w:rsidRPr="0078181A">
        <w:t>decrease</w:t>
      </w:r>
      <w:r w:rsidR="00D6306C" w:rsidRPr="0078181A">
        <w:t xml:space="preserve"> CARA fluorescence </w:t>
      </w:r>
      <w:r w:rsidR="00DD1D0F" w:rsidRPr="0078181A">
        <w:t xml:space="preserve">to background levels </w:t>
      </w:r>
      <w:r w:rsidR="00D6306C" w:rsidRPr="0078181A">
        <w:t>(</w:t>
      </w:r>
      <w:r w:rsidR="00D6306C" w:rsidRPr="0078181A">
        <w:rPr>
          <w:b/>
        </w:rPr>
        <w:t>Figure 2</w:t>
      </w:r>
      <w:r w:rsidR="00D6306C" w:rsidRPr="0078181A">
        <w:t xml:space="preserve">).  </w:t>
      </w:r>
      <w:r w:rsidR="00B001D0" w:rsidRPr="0078181A">
        <w:t>However, some</w:t>
      </w:r>
      <w:r w:rsidR="00D6306C" w:rsidRPr="0078181A">
        <w:t xml:space="preserve"> </w:t>
      </w:r>
      <w:r w:rsidR="0063089E" w:rsidRPr="0078181A">
        <w:t xml:space="preserve">compounds with </w:t>
      </w:r>
      <w:r w:rsidR="00D6306C" w:rsidRPr="0078181A">
        <w:t xml:space="preserve">bacteriostatic </w:t>
      </w:r>
      <w:r w:rsidR="0063089E" w:rsidRPr="0078181A">
        <w:t xml:space="preserve">activity against replicating </w:t>
      </w:r>
      <w:r w:rsidR="0063089E" w:rsidRPr="0078181A">
        <w:rPr>
          <w:i/>
        </w:rPr>
        <w:t>M. tuberculosis</w:t>
      </w:r>
      <w:r w:rsidR="0063089E" w:rsidRPr="0078181A">
        <w:t xml:space="preserve"> have </w:t>
      </w:r>
      <w:r w:rsidR="00B001D0" w:rsidRPr="0078181A">
        <w:t xml:space="preserve">a potent post-antibiotic effect, </w:t>
      </w:r>
      <w:r w:rsidR="0063089E" w:rsidRPr="0078181A">
        <w:t>meaning that they continue to</w:t>
      </w:r>
      <w:r w:rsidR="00776CE1" w:rsidRPr="0078181A">
        <w:t xml:space="preserve"> inhibit </w:t>
      </w:r>
      <w:r w:rsidR="00B001D0" w:rsidRPr="0078181A">
        <w:t>regrowth of bacteria during the recovery phase</w:t>
      </w:r>
      <w:r w:rsidR="0063089E" w:rsidRPr="0078181A">
        <w:t xml:space="preserve"> even in the absence of compound carry-over. This effect can be difficult to recognize in the CARA assay. Compounds are suspected of exerting a post-antibiotic effect if they display a</w:t>
      </w:r>
      <w:r w:rsidR="00235169" w:rsidRPr="0078181A">
        <w:t xml:space="preserve"> </w:t>
      </w:r>
      <w:r w:rsidR="00D6306C" w:rsidRPr="0078181A">
        <w:t>“static window”</w:t>
      </w:r>
      <w:r w:rsidR="0063089E" w:rsidRPr="0078181A">
        <w:t xml:space="preserve">, defined as </w:t>
      </w:r>
      <w:r w:rsidR="00D6306C" w:rsidRPr="0078181A">
        <w:t>a</w:t>
      </w:r>
      <w:r w:rsidR="00EA33A2" w:rsidRPr="0078181A">
        <w:t xml:space="preserve"> &gt; 4-fold shift </w:t>
      </w:r>
      <w:r w:rsidR="008C0AF5" w:rsidRPr="0078181A">
        <w:t xml:space="preserve">to the right </w:t>
      </w:r>
      <w:r w:rsidR="00EA33A2" w:rsidRPr="0078181A">
        <w:t>between the MIC and CARA</w:t>
      </w:r>
      <w:r w:rsidR="0063089E" w:rsidRPr="0078181A">
        <w:t xml:space="preserve"> curves </w:t>
      </w:r>
      <w:r w:rsidR="00EA33A2" w:rsidRPr="0078181A">
        <w:t>(</w:t>
      </w:r>
      <w:r w:rsidR="00EA33A2" w:rsidRPr="0078181A">
        <w:rPr>
          <w:b/>
        </w:rPr>
        <w:t xml:space="preserve">Figure </w:t>
      </w:r>
      <w:r w:rsidR="00EF7E3B" w:rsidRPr="0078181A">
        <w:rPr>
          <w:b/>
        </w:rPr>
        <w:t>3b</w:t>
      </w:r>
      <w:r w:rsidR="00EA33A2" w:rsidRPr="0078181A">
        <w:t>)</w:t>
      </w:r>
      <w:r w:rsidR="00D6306C" w:rsidRPr="0078181A">
        <w:t xml:space="preserve">.  The static window indicates that a molecule </w:t>
      </w:r>
      <w:r w:rsidR="0063089E" w:rsidRPr="0078181A">
        <w:t xml:space="preserve">active against replicating </w:t>
      </w:r>
      <w:r w:rsidR="0063089E" w:rsidRPr="0078181A">
        <w:rPr>
          <w:i/>
        </w:rPr>
        <w:t>M. tuberculosis</w:t>
      </w:r>
      <w:r w:rsidR="0063089E" w:rsidRPr="0078181A">
        <w:t xml:space="preserve"> </w:t>
      </w:r>
      <w:r w:rsidR="00D6306C" w:rsidRPr="0078181A">
        <w:t>may be bacteriostatic</w:t>
      </w:r>
      <w:r w:rsidR="0063089E" w:rsidRPr="0078181A">
        <w:t xml:space="preserve"> instead of bactericidal</w:t>
      </w:r>
      <w:r w:rsidR="00EF7E3B" w:rsidRPr="0078181A">
        <w:t xml:space="preserve">.  </w:t>
      </w:r>
      <w:r w:rsidR="00776CE1" w:rsidRPr="0078181A">
        <w:t>In some cases, the</w:t>
      </w:r>
      <w:r w:rsidR="00B001D0" w:rsidRPr="0078181A">
        <w:t xml:space="preserve"> static windows are apparent only after</w:t>
      </w:r>
      <w:r w:rsidR="00EF7E3B" w:rsidRPr="0078181A">
        <w:t xml:space="preserve"> </w:t>
      </w:r>
      <w:r w:rsidR="0063089E" w:rsidRPr="0078181A">
        <w:t xml:space="preserve">inspection of an </w:t>
      </w:r>
      <w:r w:rsidR="00EF7E3B" w:rsidRPr="0078181A">
        <w:t>expand</w:t>
      </w:r>
      <w:r w:rsidR="0063089E" w:rsidRPr="0078181A">
        <w:t xml:space="preserve">ed </w:t>
      </w:r>
      <w:r w:rsidR="00EF7E3B" w:rsidRPr="0078181A">
        <w:t>Y-axis for CARA fluorescence (</w:t>
      </w:r>
      <w:r w:rsidR="00EF7E3B" w:rsidRPr="0078181A">
        <w:rPr>
          <w:b/>
        </w:rPr>
        <w:t>Figure 3c and 3d</w:t>
      </w:r>
      <w:r w:rsidR="00EF7E3B" w:rsidRPr="0078181A">
        <w:t>).</w:t>
      </w:r>
    </w:p>
    <w:p w14:paraId="600250D8" w14:textId="77777777" w:rsidR="00EA33A2" w:rsidRPr="0078181A" w:rsidRDefault="00EA33A2" w:rsidP="00C646AE">
      <w:pPr>
        <w:jc w:val="both"/>
      </w:pPr>
    </w:p>
    <w:p w14:paraId="43A0B582" w14:textId="3B5778CA" w:rsidR="00C26624" w:rsidRPr="0078181A" w:rsidRDefault="00C26624" w:rsidP="00C646AE">
      <w:pPr>
        <w:jc w:val="both"/>
      </w:pPr>
      <w:r w:rsidRPr="0078181A">
        <w:t>CARA and MIC</w:t>
      </w:r>
      <w:r w:rsidRPr="0078181A">
        <w:rPr>
          <w:vertAlign w:val="subscript"/>
        </w:rPr>
        <w:t>90</w:t>
      </w:r>
      <w:r w:rsidRPr="0078181A">
        <w:t xml:space="preserve"> data are </w:t>
      </w:r>
      <w:r w:rsidR="008C0AF5" w:rsidRPr="0078181A">
        <w:t>usually</w:t>
      </w:r>
      <w:r w:rsidRPr="0078181A">
        <w:t xml:space="preserve"> plotted together (</w:t>
      </w:r>
      <w:r w:rsidRPr="0078181A">
        <w:rPr>
          <w:b/>
        </w:rPr>
        <w:t>Figure 4</w:t>
      </w:r>
      <w:r w:rsidRPr="0078181A">
        <w:t xml:space="preserve">).  </w:t>
      </w:r>
      <w:r w:rsidR="004A2754" w:rsidRPr="0078181A">
        <w:t>Representative data for replicating- and non-replicating</w:t>
      </w:r>
      <w:r w:rsidR="00B73752" w:rsidRPr="0078181A">
        <w:t>-</w:t>
      </w:r>
      <w:r w:rsidR="004A2754" w:rsidRPr="0078181A">
        <w:t>active molecules tested by MIC</w:t>
      </w:r>
      <w:r w:rsidR="004A2754" w:rsidRPr="0078181A">
        <w:rPr>
          <w:vertAlign w:val="subscript"/>
        </w:rPr>
        <w:t>90</w:t>
      </w:r>
      <w:r w:rsidR="004A2754" w:rsidRPr="0078181A">
        <w:t xml:space="preserve"> and CARA </w:t>
      </w:r>
      <w:r w:rsidR="0063089E" w:rsidRPr="0078181A">
        <w:t xml:space="preserve">are </w:t>
      </w:r>
      <w:r w:rsidR="004A2754" w:rsidRPr="0078181A">
        <w:t xml:space="preserve">shown in </w:t>
      </w:r>
      <w:r w:rsidR="004A2754" w:rsidRPr="0078181A">
        <w:rPr>
          <w:b/>
        </w:rPr>
        <w:t>Figure 4</w:t>
      </w:r>
      <w:r w:rsidRPr="0078181A">
        <w:t>.</w:t>
      </w:r>
      <w:r w:rsidR="00941C60" w:rsidRPr="0078181A">
        <w:t xml:space="preserve">  </w:t>
      </w:r>
      <w:r w:rsidR="00F12EC2" w:rsidRPr="0078181A">
        <w:t>There</w:t>
      </w:r>
      <w:r w:rsidR="00941C60" w:rsidRPr="0078181A">
        <w:t xml:space="preserve"> are 4 major </w:t>
      </w:r>
      <w:r w:rsidR="00851588" w:rsidRPr="0078181A">
        <w:t xml:space="preserve">activity </w:t>
      </w:r>
      <w:r w:rsidR="00941C60" w:rsidRPr="0078181A">
        <w:t xml:space="preserve">classes </w:t>
      </w:r>
      <w:r w:rsidR="00851588" w:rsidRPr="0078181A">
        <w:t>for</w:t>
      </w:r>
      <w:r w:rsidR="00941C60" w:rsidRPr="0078181A">
        <w:t xml:space="preserve"> molecules: 1) </w:t>
      </w:r>
      <w:r w:rsidR="00B73752" w:rsidRPr="0078181A">
        <w:t xml:space="preserve">replicating </w:t>
      </w:r>
      <w:r w:rsidR="00941C60" w:rsidRPr="0078181A">
        <w:t>bactericidal (</w:t>
      </w:r>
      <w:r w:rsidR="00EB177D" w:rsidRPr="0078181A">
        <w:t xml:space="preserve">demonstrated with isoniazid, </w:t>
      </w:r>
      <w:r w:rsidR="00941C60" w:rsidRPr="0078181A">
        <w:rPr>
          <w:b/>
        </w:rPr>
        <w:t xml:space="preserve">Figure </w:t>
      </w:r>
      <w:r w:rsidR="00B001D0" w:rsidRPr="0078181A">
        <w:rPr>
          <w:b/>
        </w:rPr>
        <w:t>4</w:t>
      </w:r>
      <w:r w:rsidR="00941C60" w:rsidRPr="0078181A">
        <w:rPr>
          <w:b/>
        </w:rPr>
        <w:t>a</w:t>
      </w:r>
      <w:r w:rsidR="00941C60" w:rsidRPr="0078181A">
        <w:t xml:space="preserve">); 2) </w:t>
      </w:r>
      <w:r w:rsidR="00B73752" w:rsidRPr="0078181A">
        <w:t xml:space="preserve">replicating </w:t>
      </w:r>
      <w:r w:rsidR="00941C60" w:rsidRPr="0078181A">
        <w:t>bacteriostatic (</w:t>
      </w:r>
      <w:r w:rsidR="00EB177D" w:rsidRPr="0078181A">
        <w:t xml:space="preserve">demonstrated with linezolid, </w:t>
      </w:r>
      <w:r w:rsidR="00941C60" w:rsidRPr="0078181A">
        <w:rPr>
          <w:b/>
        </w:rPr>
        <w:t xml:space="preserve">Figure </w:t>
      </w:r>
      <w:r w:rsidR="00B001D0" w:rsidRPr="0078181A">
        <w:rPr>
          <w:b/>
        </w:rPr>
        <w:t>4</w:t>
      </w:r>
      <w:r w:rsidR="00941C60" w:rsidRPr="0078181A">
        <w:rPr>
          <w:b/>
        </w:rPr>
        <w:t>b</w:t>
      </w:r>
      <w:r w:rsidR="00941C60" w:rsidRPr="0078181A">
        <w:t xml:space="preserve">); 3) </w:t>
      </w:r>
      <w:r w:rsidR="00B73752" w:rsidRPr="0078181A">
        <w:t xml:space="preserve">non-replicating </w:t>
      </w:r>
      <w:r w:rsidR="00941C60" w:rsidRPr="0078181A">
        <w:t>bactericidal (</w:t>
      </w:r>
      <w:r w:rsidR="00EB177D" w:rsidRPr="0078181A">
        <w:t xml:space="preserve">demonstrated with oxyphenbutazone, </w:t>
      </w:r>
      <w:r w:rsidR="00941C60" w:rsidRPr="0078181A">
        <w:rPr>
          <w:b/>
        </w:rPr>
        <w:t xml:space="preserve">Figure </w:t>
      </w:r>
      <w:r w:rsidR="00B001D0" w:rsidRPr="0078181A">
        <w:rPr>
          <w:b/>
        </w:rPr>
        <w:t>4</w:t>
      </w:r>
      <w:r w:rsidR="00941C60" w:rsidRPr="0078181A">
        <w:rPr>
          <w:b/>
        </w:rPr>
        <w:t>c</w:t>
      </w:r>
      <w:r w:rsidR="00941C60" w:rsidRPr="0078181A">
        <w:t xml:space="preserve">); and, 4) </w:t>
      </w:r>
      <w:r w:rsidR="00B73752" w:rsidRPr="0078181A">
        <w:t>replicating</w:t>
      </w:r>
      <w:r w:rsidR="00496841" w:rsidRPr="0078181A">
        <w:t>-active</w:t>
      </w:r>
      <w:r w:rsidR="00B73752" w:rsidRPr="0078181A">
        <w:t xml:space="preserve"> </w:t>
      </w:r>
      <w:r w:rsidR="00496841" w:rsidRPr="0078181A">
        <w:t>(</w:t>
      </w:r>
      <w:r w:rsidR="00941C60" w:rsidRPr="0078181A">
        <w:t>bacteriostatic or bactericidal</w:t>
      </w:r>
      <w:r w:rsidR="00496841" w:rsidRPr="0078181A">
        <w:t>)</w:t>
      </w:r>
      <w:r w:rsidR="00941C60" w:rsidRPr="0078181A">
        <w:t xml:space="preserve"> and </w:t>
      </w:r>
      <w:r w:rsidR="00B73752" w:rsidRPr="0078181A">
        <w:t xml:space="preserve">non-replicating </w:t>
      </w:r>
      <w:r w:rsidR="00941C60" w:rsidRPr="0078181A">
        <w:t>bactericidal (</w:t>
      </w:r>
      <w:r w:rsidR="00EB177D" w:rsidRPr="0078181A">
        <w:t xml:space="preserve">demonstrated with PA-824, </w:t>
      </w:r>
      <w:r w:rsidR="00941C60" w:rsidRPr="0078181A">
        <w:rPr>
          <w:b/>
        </w:rPr>
        <w:t xml:space="preserve">Figure </w:t>
      </w:r>
      <w:r w:rsidR="00B001D0" w:rsidRPr="0078181A">
        <w:rPr>
          <w:b/>
        </w:rPr>
        <w:t>4</w:t>
      </w:r>
      <w:r w:rsidR="00941C60" w:rsidRPr="0078181A">
        <w:rPr>
          <w:b/>
        </w:rPr>
        <w:t>d</w:t>
      </w:r>
      <w:r w:rsidR="00941C60" w:rsidRPr="0078181A">
        <w:t>).</w:t>
      </w:r>
      <w:r w:rsidR="005A72D1" w:rsidRPr="0078181A">
        <w:t xml:space="preserve">  Importantly, </w:t>
      </w:r>
      <w:r w:rsidR="005A72D1" w:rsidRPr="0078181A">
        <w:rPr>
          <w:b/>
        </w:rPr>
        <w:t>Figures 4a</w:t>
      </w:r>
      <w:r w:rsidR="005A72D1" w:rsidRPr="0078181A">
        <w:t xml:space="preserve"> and </w:t>
      </w:r>
      <w:r w:rsidR="005A72D1" w:rsidRPr="0078181A">
        <w:rPr>
          <w:b/>
        </w:rPr>
        <w:t>4b</w:t>
      </w:r>
      <w:r w:rsidR="005A72D1" w:rsidRPr="0078181A">
        <w:t xml:space="preserve"> demonstrate that while isoniazid and linezolid appear to have activity against non-replicating bacteria by the MIC</w:t>
      </w:r>
      <w:r w:rsidR="005A72D1" w:rsidRPr="0078181A">
        <w:rPr>
          <w:vertAlign w:val="subscript"/>
        </w:rPr>
        <w:t>90</w:t>
      </w:r>
      <w:r w:rsidR="005A72D1" w:rsidRPr="0078181A">
        <w:t xml:space="preserve"> assay, the CARA suggests they are inactive</w:t>
      </w:r>
      <w:r w:rsidR="00496841" w:rsidRPr="0078181A">
        <w:t xml:space="preserve"> under the non-replicating conditions tested</w:t>
      </w:r>
      <w:r w:rsidR="005A72D1" w:rsidRPr="0078181A">
        <w:t>.</w:t>
      </w:r>
      <w:r w:rsidR="00FF4F8A" w:rsidRPr="0078181A">
        <w:t xml:space="preserve">  </w:t>
      </w:r>
      <w:r w:rsidR="00AA43FB">
        <w:t xml:space="preserve">To </w:t>
      </w:r>
      <w:r w:rsidR="00D90A8B">
        <w:t>test</w:t>
      </w:r>
      <w:r w:rsidR="00AA43FB">
        <w:t xml:space="preserve"> the utility of the CARA in </w:t>
      </w:r>
      <w:r w:rsidR="00F07FD5">
        <w:t>predicting</w:t>
      </w:r>
      <w:r w:rsidR="00AA43FB">
        <w:t xml:space="preserve"> a molecule’s time- and concentration-dependent impact, replicating </w:t>
      </w:r>
      <w:r w:rsidR="00816AA0" w:rsidRPr="002A0FE0">
        <w:rPr>
          <w:i/>
        </w:rPr>
        <w:t>M. smegmatis</w:t>
      </w:r>
      <w:r w:rsidR="00816AA0">
        <w:t xml:space="preserve"> was exposed to increasing concentrations of </w:t>
      </w:r>
      <w:r w:rsidR="00AA43FB">
        <w:t>rifampicin</w:t>
      </w:r>
      <w:r w:rsidR="00816AA0">
        <w:t xml:space="preserve"> (</w:t>
      </w:r>
      <w:r w:rsidR="00816AA0" w:rsidRPr="002A0FE0">
        <w:rPr>
          <w:b/>
        </w:rPr>
        <w:t>Figures</w:t>
      </w:r>
      <w:r w:rsidR="00AA43FB" w:rsidRPr="002A0FE0">
        <w:rPr>
          <w:b/>
        </w:rPr>
        <w:t xml:space="preserve"> 5</w:t>
      </w:r>
      <w:r w:rsidR="00816AA0" w:rsidRPr="002A0FE0">
        <w:rPr>
          <w:b/>
        </w:rPr>
        <w:t>a</w:t>
      </w:r>
      <w:r w:rsidR="00AA43FB">
        <w:t>-</w:t>
      </w:r>
      <w:r w:rsidR="00AA43FB" w:rsidRPr="002A0FE0">
        <w:rPr>
          <w:b/>
        </w:rPr>
        <w:t>d</w:t>
      </w:r>
      <w:r w:rsidR="00AA43FB">
        <w:t xml:space="preserve">), and </w:t>
      </w:r>
      <w:r w:rsidR="00D90A8B">
        <w:t xml:space="preserve">at </w:t>
      </w:r>
      <w:r w:rsidR="005E384B">
        <w:t xml:space="preserve">various times between </w:t>
      </w:r>
      <w:r w:rsidR="00D90A8B">
        <w:t xml:space="preserve">1-24 hours, </w:t>
      </w:r>
      <w:r w:rsidR="00AA43FB">
        <w:t xml:space="preserve">aliquots were spotted onto CARA plates.  These data indicated that rifampicin </w:t>
      </w:r>
      <w:r w:rsidR="00D83626">
        <w:t>exerted</w:t>
      </w:r>
      <w:r w:rsidR="00AA43FB">
        <w:t xml:space="preserve"> an impact </w:t>
      </w:r>
      <w:r w:rsidR="00AA43FB">
        <w:lastRenderedPageBreak/>
        <w:t>as early as 1 hour</w:t>
      </w:r>
      <w:r w:rsidR="00740572">
        <w:t xml:space="preserve"> (</w:t>
      </w:r>
      <w:r w:rsidR="00740572" w:rsidRPr="002A0FE0">
        <w:rPr>
          <w:b/>
        </w:rPr>
        <w:t>Figure 5a</w:t>
      </w:r>
      <w:r w:rsidR="00740572">
        <w:t>)</w:t>
      </w:r>
      <w:r w:rsidR="00675CC4">
        <w:t>, displayed</w:t>
      </w:r>
      <w:r w:rsidR="00AA43FB">
        <w:t xml:space="preserve"> </w:t>
      </w:r>
      <w:r w:rsidR="00675CC4">
        <w:t xml:space="preserve">increasing </w:t>
      </w:r>
      <w:r w:rsidR="00AA43FB">
        <w:t xml:space="preserve">bactericidal </w:t>
      </w:r>
      <w:r w:rsidR="00675CC4">
        <w:t xml:space="preserve">activity </w:t>
      </w:r>
      <w:r w:rsidR="00AA43FB">
        <w:t>between 3-24 hours</w:t>
      </w:r>
      <w:r w:rsidR="00740572">
        <w:t xml:space="preserve"> (</w:t>
      </w:r>
      <w:r w:rsidR="00740572" w:rsidRPr="002A0FE0">
        <w:rPr>
          <w:b/>
        </w:rPr>
        <w:t>Figure</w:t>
      </w:r>
      <w:r w:rsidR="00EC2758">
        <w:rPr>
          <w:b/>
        </w:rPr>
        <w:t>s</w:t>
      </w:r>
      <w:r w:rsidR="00740572" w:rsidRPr="002A0FE0">
        <w:rPr>
          <w:b/>
        </w:rPr>
        <w:t xml:space="preserve"> 5b-d</w:t>
      </w:r>
      <w:r w:rsidR="00740572">
        <w:t>)</w:t>
      </w:r>
      <w:r w:rsidR="00675CC4">
        <w:t>,</w:t>
      </w:r>
      <w:r w:rsidR="00AA43FB">
        <w:t xml:space="preserve"> </w:t>
      </w:r>
      <w:r w:rsidR="00675CC4">
        <w:t>and</w:t>
      </w:r>
      <w:r w:rsidR="00F8494D">
        <w:t xml:space="preserve"> </w:t>
      </w:r>
      <w:r w:rsidR="00D90A8B">
        <w:t>killed</w:t>
      </w:r>
      <w:r w:rsidR="00F8494D">
        <w:t xml:space="preserve"> ≥2-3 log</w:t>
      </w:r>
      <w:r w:rsidR="00F8494D" w:rsidRPr="002A0FE0">
        <w:rPr>
          <w:vertAlign w:val="subscript"/>
        </w:rPr>
        <w:t>10</w:t>
      </w:r>
      <w:r w:rsidR="00F8494D">
        <w:t xml:space="preserve"> </w:t>
      </w:r>
      <w:r w:rsidR="00D90A8B">
        <w:t xml:space="preserve">at </w:t>
      </w:r>
      <w:r w:rsidR="00EC2758">
        <w:t>~</w:t>
      </w:r>
      <w:r w:rsidR="00D90A8B">
        <w:t xml:space="preserve">10 </w:t>
      </w:r>
      <w:r w:rsidR="00D90A8B" w:rsidRPr="002A0FE0">
        <w:rPr>
          <w:rFonts w:ascii="Symbol" w:hAnsi="Symbol"/>
        </w:rPr>
        <w:t></w:t>
      </w:r>
      <w:r w:rsidR="00D90A8B">
        <w:t>g/mL by</w:t>
      </w:r>
      <w:r w:rsidR="00675CC4">
        <w:t xml:space="preserve"> 24 hours</w:t>
      </w:r>
      <w:r w:rsidR="00740572">
        <w:t xml:space="preserve"> (</w:t>
      </w:r>
      <w:r w:rsidR="00740572" w:rsidRPr="002A0FE0">
        <w:rPr>
          <w:b/>
        </w:rPr>
        <w:t>Figure 5d</w:t>
      </w:r>
      <w:r w:rsidR="00740572">
        <w:t>)</w:t>
      </w:r>
      <w:r w:rsidR="00AA43FB">
        <w:t>.</w:t>
      </w:r>
      <w:r w:rsidR="0040421D">
        <w:t xml:space="preserve">  </w:t>
      </w:r>
      <w:r w:rsidR="00675CC4">
        <w:t>A similar</w:t>
      </w:r>
      <w:r w:rsidR="00AA43FB">
        <w:t xml:space="preserve"> experiment </w:t>
      </w:r>
      <w:r w:rsidR="00675CC4">
        <w:t xml:space="preserve">testing </w:t>
      </w:r>
      <w:r w:rsidR="00D90A8B">
        <w:t>quadruplicates of</w:t>
      </w:r>
      <w:r w:rsidR="00740572">
        <w:t xml:space="preserve"> a vehicle control and </w:t>
      </w:r>
      <w:r w:rsidR="00F8494D">
        <w:t>9</w:t>
      </w:r>
      <w:r w:rsidR="00675CC4">
        <w:t xml:space="preserve"> drug concentrations</w:t>
      </w:r>
      <w:r w:rsidR="00740572">
        <w:t>,</w:t>
      </w:r>
      <w:r w:rsidR="00675CC4">
        <w:t xml:space="preserve"> and </w:t>
      </w:r>
      <w:r w:rsidR="00740572">
        <w:t xml:space="preserve">at </w:t>
      </w:r>
      <w:r w:rsidR="00F8494D">
        <w:t>4</w:t>
      </w:r>
      <w:r w:rsidR="00675CC4">
        <w:t xml:space="preserve"> time points</w:t>
      </w:r>
      <w:r w:rsidR="00740572">
        <w:t>,</w:t>
      </w:r>
      <w:r w:rsidR="00675CC4">
        <w:t xml:space="preserve"> </w:t>
      </w:r>
      <w:r w:rsidR="00AA43FB">
        <w:t xml:space="preserve">would be prohibitive by a standard CFU-based assay.  </w:t>
      </w:r>
    </w:p>
    <w:p w14:paraId="42EA46DB" w14:textId="77777777" w:rsidR="00C26624" w:rsidRPr="0078181A" w:rsidRDefault="00C26624" w:rsidP="00C646AE">
      <w:pPr>
        <w:jc w:val="both"/>
      </w:pPr>
    </w:p>
    <w:p w14:paraId="57A0260F" w14:textId="05147EA9" w:rsidR="00C872B8" w:rsidRPr="0078181A" w:rsidRDefault="009B7643" w:rsidP="00C646AE">
      <w:pPr>
        <w:jc w:val="both"/>
      </w:pPr>
      <w:r w:rsidRPr="0078181A">
        <w:t xml:space="preserve">Thus, the CARA </w:t>
      </w:r>
      <w:r w:rsidR="00993801" w:rsidRPr="0078181A">
        <w:t>has a role in drug discovery</w:t>
      </w:r>
      <w:r w:rsidRPr="0078181A">
        <w:t xml:space="preserve"> as a medium-throughput, rapid mechanism to </w:t>
      </w:r>
      <w:r w:rsidR="00993801" w:rsidRPr="0078181A">
        <w:t>identify a</w:t>
      </w:r>
      <w:r w:rsidRPr="0078181A">
        <w:t xml:space="preserve"> molecule’s activity profile.  CARA p</w:t>
      </w:r>
      <w:r w:rsidR="00C26624" w:rsidRPr="0078181A">
        <w:t xml:space="preserve">redictions </w:t>
      </w:r>
      <w:r w:rsidRPr="0078181A">
        <w:t>should be</w:t>
      </w:r>
      <w:r w:rsidR="00C26624" w:rsidRPr="0078181A">
        <w:t xml:space="preserve"> rigorously evaluated </w:t>
      </w:r>
      <w:r w:rsidR="00B001D0" w:rsidRPr="0078181A">
        <w:t>using a</w:t>
      </w:r>
      <w:r w:rsidR="00C26624" w:rsidRPr="0078181A">
        <w:t xml:space="preserve"> standard CFU assay.  </w:t>
      </w:r>
      <w:r w:rsidR="007B4809" w:rsidRPr="0078181A">
        <w:t xml:space="preserve">The addition of 0.4% activated charcoal to Petri plates </w:t>
      </w:r>
      <w:r w:rsidR="00993801" w:rsidRPr="0078181A">
        <w:t xml:space="preserve">for CFU analysis </w:t>
      </w:r>
      <w:r w:rsidR="007B4809" w:rsidRPr="0078181A">
        <w:t xml:space="preserve">may help </w:t>
      </w:r>
      <w:r w:rsidR="00993801" w:rsidRPr="0078181A">
        <w:t>improve correlation to</w:t>
      </w:r>
      <w:r w:rsidR="007B4809" w:rsidRPr="0078181A">
        <w:t xml:space="preserve"> CARA data, and </w:t>
      </w:r>
      <w:r w:rsidR="00993801" w:rsidRPr="0078181A">
        <w:t>may result in more</w:t>
      </w:r>
      <w:r w:rsidR="007B4809" w:rsidRPr="0078181A">
        <w:t xml:space="preserve"> accurate CFU counts</w:t>
      </w:r>
      <w:r w:rsidR="00AD0896" w:rsidRPr="0078181A">
        <w:t>, the magnitude of the correction generally being proportional to the compound’s potency</w:t>
      </w:r>
      <w:r w:rsidR="00C26624" w:rsidRPr="0078181A">
        <w:t xml:space="preserve"> </w:t>
      </w:r>
      <w:r w:rsidR="00B001D0" w:rsidRPr="0078181A">
        <w:fldChar w:fldCharType="begin">
          <w:fldData xml:space="preserve">PEVuZE5vdGU+PENpdGU+PEF1dGhvcj5Hcm9zc2V0PC9BdXRob3I+PFllYXI+MjAxMzwvWWVhcj48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</w:fldData>
        </w:fldChar>
      </w:r>
      <w:r w:rsidR="00B001D0" w:rsidRPr="0078181A">
        <w:instrText xml:space="preserve"> ADDIN EN.CITE </w:instrText>
      </w:r>
      <w:r w:rsidR="00B001D0" w:rsidRPr="0078181A">
        <w:fldChar w:fldCharType="begin">
          <w:fldData xml:space="preserve">PEVuZE5vdGU+PENpdGU+PEF1dGhvcj5Hcm9zc2V0PC9BdXRob3I+PFllYXI+MjAxMzwvWWVhcj48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</w:fldData>
        </w:fldChar>
      </w:r>
      <w:r w:rsidR="00B001D0" w:rsidRPr="0078181A">
        <w:instrText xml:space="preserve"> ADDIN EN.CITE.DATA </w:instrText>
      </w:r>
      <w:r w:rsidR="00B001D0" w:rsidRPr="0078181A">
        <w:fldChar w:fldCharType="end"/>
      </w:r>
      <w:r w:rsidR="00B001D0" w:rsidRPr="0078181A">
        <w:fldChar w:fldCharType="separate"/>
      </w:r>
      <w:hyperlink w:anchor="_ENREF_21" w:tooltip="Tasneen, 2015 #508" w:history="1">
        <w:r w:rsidR="00A8021C" w:rsidRPr="0078181A">
          <w:rPr>
            <w:noProof/>
            <w:vertAlign w:val="superscript"/>
          </w:rPr>
          <w:t>21</w:t>
        </w:r>
      </w:hyperlink>
      <w:r w:rsidR="00B001D0" w:rsidRPr="0078181A">
        <w:rPr>
          <w:noProof/>
          <w:vertAlign w:val="superscript"/>
        </w:rPr>
        <w:t>,</w:t>
      </w:r>
      <w:hyperlink w:anchor="_ENREF_22" w:tooltip="Grosset, 2013 #544" w:history="1">
        <w:r w:rsidR="00A8021C" w:rsidRPr="0078181A">
          <w:rPr>
            <w:noProof/>
            <w:vertAlign w:val="superscript"/>
          </w:rPr>
          <w:t>22</w:t>
        </w:r>
      </w:hyperlink>
      <w:r w:rsidR="00B001D0" w:rsidRPr="0078181A">
        <w:fldChar w:fldCharType="end"/>
      </w:r>
      <w:r w:rsidR="00C26624" w:rsidRPr="0078181A">
        <w:t>.</w:t>
      </w:r>
      <w:r w:rsidR="007B4809" w:rsidRPr="0078181A">
        <w:t xml:space="preserve">  </w:t>
      </w:r>
    </w:p>
    <w:p w14:paraId="12B3956D" w14:textId="77777777" w:rsidR="00C872B8" w:rsidRPr="0078181A" w:rsidRDefault="00C872B8" w:rsidP="00C646AE">
      <w:pPr>
        <w:jc w:val="both"/>
      </w:pPr>
    </w:p>
    <w:p w14:paraId="5CF6F56A" w14:textId="64E8B7E5" w:rsidR="00C872B8" w:rsidRPr="0078181A" w:rsidRDefault="005659A9" w:rsidP="00C646AE">
      <w:pPr>
        <w:jc w:val="both"/>
        <w:rPr>
          <w:b/>
        </w:rPr>
      </w:pPr>
      <w:r w:rsidRPr="0078181A">
        <w:rPr>
          <w:b/>
        </w:rPr>
        <w:t>FIGURE LEGENDS:</w:t>
      </w:r>
    </w:p>
    <w:p w14:paraId="0931C37F" w14:textId="77777777" w:rsidR="00C872B8" w:rsidRPr="0078181A" w:rsidRDefault="00C872B8" w:rsidP="00C646AE">
      <w:pPr>
        <w:jc w:val="both"/>
        <w:rPr>
          <w:b/>
        </w:rPr>
      </w:pPr>
    </w:p>
    <w:p w14:paraId="55258666" w14:textId="19B80850" w:rsidR="00C872B8" w:rsidRPr="0078181A" w:rsidRDefault="00C872B8" w:rsidP="00C646AE">
      <w:pPr>
        <w:jc w:val="both"/>
      </w:pPr>
      <w:r w:rsidRPr="0078181A">
        <w:rPr>
          <w:b/>
        </w:rPr>
        <w:t>Figure 1</w:t>
      </w:r>
      <w:r w:rsidRPr="0078181A">
        <w:t xml:space="preserve">.  The CARA is a predictive tool in drug discovery.  This diagram summarizes the utility of the CARA as an intermediate stage between drug screening (single point screening, cherry-picking, and dose-response assays) and time-consuming hit-to-lead assays (CFU assays and target identification).  [Adapted with permission from </w:t>
      </w:r>
      <w:r w:rsidRPr="0078181A">
        <w:rPr>
          <w:i/>
        </w:rPr>
        <w:t xml:space="preserve">Gold et al., Antimicrobial Agents and Chemotherapy, 2015 </w:t>
      </w:r>
      <w:hyperlink w:anchor="_ENREF_7" w:tooltip="Gold, 2015 #503" w:history="1">
        <w:r w:rsidR="00A8021C" w:rsidRPr="0078181A">
          <w:fldChar w:fldCharType="begin"/>
        </w:r>
        <w:r w:rsidR="00A8021C" w:rsidRPr="0078181A">
          <w:instrText xml:space="preserve"> ADDIN EN.CITE &lt;EndNote&gt;&lt;Cite&gt;&lt;Author&gt;Gold&lt;/Author&gt;&lt;Year&gt;2015&lt;/Year&gt;&lt;RecNum&gt;503&lt;/RecNum&gt;&lt;DisplayText&gt;&lt;style face="superscript"&gt;7&lt;/style&gt;&lt;/DisplayText&gt;&lt;record&gt;&lt;rec-number&gt;503&lt;/rec-number&gt;&lt;foreign-keys&gt;&lt;key app="EN" db-id="29rsp2zv4sxee7e5exbxxr0zwxzvstxzfwdf" timestamp="1442607371"&gt;503&lt;/key&gt;&lt;/foreign-keys&gt;&lt;ref-type name="Journal Article"&gt;17&lt;/ref-type&gt;&lt;contributors&gt;&lt;authors&gt;&lt;author&gt;Gold, B.&lt;/author&gt;&lt;author&gt;Roberts, J.&lt;/author&gt;&lt;author&gt;Ling, Y.&lt;/author&gt;&lt;author&gt;Lopez Quezada, L.&lt;/author&gt;&lt;author&gt;Glasheen, J.&lt;/author&gt;&lt;author&gt;Ballinger, E.&lt;/author&gt;&lt;author&gt;Somersan-Karakaya, S.&lt;/author&gt;&lt;author&gt;Warrier, T.&lt;/author&gt;&lt;author&gt;Warren, J. D.&lt;/author&gt;&lt;author&gt;Nathan, C.&lt;/author&gt;&lt;/authors&gt;&lt;/contributors&gt;&lt;auth-address&gt;Departments of Microbiology &amp;amp; Immunology bsg2001@med.cornell.edu.&amp;#xD;Departments of Microbiology &amp;amp; Immunology.&amp;#xD;Medicine.&amp;#xD;Milstein Chemistry Core Facility, Weill Cornell Medical College, New York, NY, 10065.&lt;/auth-address&gt;&lt;titles&gt;&lt;title&gt;Rapid, semi-quantitative assay to discriminate among compounds with activity against replicating or non-replicating Mycobacterium tuberculosis&lt;/title&gt;&lt;secondary-title&gt;Antimicrob Agents Chemother&lt;/secondary-title&gt;&lt;alt-title&gt;Antimicrobial agents and chemotherapy&lt;/alt-title&gt;&lt;/titles&gt;&lt;periodical&gt;&lt;full-title&gt;Antimicrob Agents Chemother&lt;/full-title&gt;&lt;/periodical&gt;&lt;alt-periodical&gt;&lt;full-title&gt;Antimicrob Agents Chemother&lt;/full-title&gt;&lt;abbr-1&gt;Antimicrobial agents and chemotherapy&lt;/abbr-1&gt;&lt;/alt-periodical&gt;&lt;dates&gt;&lt;year&gt;2015&lt;/year&gt;&lt;pub-dates&gt;&lt;date&gt;Aug 3&lt;/date&gt;&lt;/pub-dates&gt;&lt;/dates&gt;&lt;isbn&gt;1098-6596 (Electronic)&amp;#xD;0066-4804 (Linking)&lt;/isbn&gt;&lt;accession-num&gt;26239979&lt;/accession-num&gt;&lt;urls&gt;&lt;related-urls&gt;&lt;url&gt;http://www.ncbi.nlm.nih.gov/pubmed/26239979&lt;/url&gt;&lt;/related-urls&gt;&lt;/urls&gt;&lt;electronic-resource-num&gt;10.1128/AAC.00803-15&lt;/electronic-resource-num&gt;&lt;/record&gt;&lt;/Cite&gt;&lt;/EndNote&gt;</w:instrText>
        </w:r>
        <w:r w:rsidR="00A8021C" w:rsidRPr="0078181A">
          <w:fldChar w:fldCharType="separate"/>
        </w:r>
        <w:r w:rsidR="00A8021C" w:rsidRPr="0078181A">
          <w:rPr>
            <w:noProof/>
            <w:vertAlign w:val="superscript"/>
          </w:rPr>
          <w:t>7</w:t>
        </w:r>
        <w:r w:rsidR="00A8021C" w:rsidRPr="0078181A">
          <w:fldChar w:fldCharType="end"/>
        </w:r>
      </w:hyperlink>
      <w:r w:rsidRPr="0078181A">
        <w:t>.]</w:t>
      </w:r>
    </w:p>
    <w:p w14:paraId="1BA1D7CA" w14:textId="77777777" w:rsidR="00C872B8" w:rsidRPr="0078181A" w:rsidRDefault="00C872B8" w:rsidP="00C646AE">
      <w:pPr>
        <w:jc w:val="both"/>
      </w:pPr>
    </w:p>
    <w:p w14:paraId="2AE026F8" w14:textId="68854728" w:rsidR="00C872B8" w:rsidRPr="0078181A" w:rsidRDefault="00C872B8" w:rsidP="00C646AE">
      <w:pPr>
        <w:jc w:val="both"/>
      </w:pPr>
      <w:r w:rsidRPr="0078181A">
        <w:rPr>
          <w:b/>
        </w:rPr>
        <w:t>Figure 2</w:t>
      </w:r>
      <w:r w:rsidRPr="0078181A">
        <w:t>.  Schematic of the broth MIC</w:t>
      </w:r>
      <w:r w:rsidRPr="0078181A">
        <w:rPr>
          <w:vertAlign w:val="subscript"/>
        </w:rPr>
        <w:t>90</w:t>
      </w:r>
      <w:r w:rsidRPr="0078181A">
        <w:t xml:space="preserve"> assay and CARA with anticipated results.  Both MIC</w:t>
      </w:r>
      <w:r w:rsidRPr="0078181A">
        <w:rPr>
          <w:vertAlign w:val="subscript"/>
        </w:rPr>
        <w:t>90</w:t>
      </w:r>
      <w:r w:rsidRPr="0078181A">
        <w:t xml:space="preserve"> and CARA results are presented for 8 possible activities.  The color-coding for MIC</w:t>
      </w:r>
      <w:r w:rsidRPr="0078181A">
        <w:rPr>
          <w:vertAlign w:val="subscript"/>
        </w:rPr>
        <w:t>90</w:t>
      </w:r>
      <w:r w:rsidRPr="0078181A">
        <w:t xml:space="preserve"> microplate wells is white (no growth) and brown (growth), and for CARA microplates is black (no fluorescence) and pink (resorufin fluorescence).  Data are hypothetical.  [Adapted with permission from </w:t>
      </w:r>
      <w:r w:rsidRPr="0078181A">
        <w:rPr>
          <w:i/>
        </w:rPr>
        <w:t xml:space="preserve">Gold et al., Antimicrobial Agents and Chemotherapy, 2015 </w:t>
      </w:r>
      <w:hyperlink w:anchor="_ENREF_7" w:tooltip="Gold, 2015 #503" w:history="1">
        <w:r w:rsidR="00A8021C" w:rsidRPr="0078181A">
          <w:fldChar w:fldCharType="begin"/>
        </w:r>
        <w:r w:rsidR="00A8021C" w:rsidRPr="0078181A">
          <w:instrText xml:space="preserve"> ADDIN EN.CITE &lt;EndNote&gt;&lt;Cite&gt;&lt;Author&gt;Gold&lt;/Author&gt;&lt;Year&gt;2015&lt;/Year&gt;&lt;RecNum&gt;503&lt;/RecNum&gt;&lt;DisplayText&gt;&lt;style face="superscript"&gt;7&lt;/style&gt;&lt;/DisplayText&gt;&lt;record&gt;&lt;rec-number&gt;503&lt;/rec-number&gt;&lt;foreign-keys&gt;&lt;key app="EN" db-id="29rsp2zv4sxee7e5exbxxr0zwxzvstxzfwdf" timestamp="1442607371"&gt;503&lt;/key&gt;&lt;/foreign-keys&gt;&lt;ref-type name="Journal Article"&gt;17&lt;/ref-type&gt;&lt;contributors&gt;&lt;authors&gt;&lt;author&gt;Gold, B.&lt;/author&gt;&lt;author&gt;Roberts, J.&lt;/author&gt;&lt;author&gt;Ling, Y.&lt;/author&gt;&lt;author&gt;Lopez Quezada, L.&lt;/author&gt;&lt;author&gt;Glasheen, J.&lt;/author&gt;&lt;author&gt;Ballinger, E.&lt;/author&gt;&lt;author&gt;Somersan-Karakaya, S.&lt;/author&gt;&lt;author&gt;Warrier, T.&lt;/author&gt;&lt;author&gt;Warren, J. D.&lt;/author&gt;&lt;author&gt;Nathan, C.&lt;/author&gt;&lt;/authors&gt;&lt;/contributors&gt;&lt;auth-address&gt;Departments of Microbiology &amp;amp; Immunology bsg2001@med.cornell.edu.&amp;#xD;Departments of Microbiology &amp;amp; Immunology.&amp;#xD;Medicine.&amp;#xD;Milstein Chemistry Core Facility, Weill Cornell Medical College, New York, NY, 10065.&lt;/auth-address&gt;&lt;titles&gt;&lt;title&gt;Rapid, semi-quantitative assay to discriminate among compounds with activity against replicating or non-replicating Mycobacterium tuberculosis&lt;/title&gt;&lt;secondary-title&gt;Antimicrob Agents Chemother&lt;/secondary-title&gt;&lt;alt-title&gt;Antimicrobial agents and chemotherapy&lt;/alt-title&gt;&lt;/titles&gt;&lt;periodical&gt;&lt;full-title&gt;Antimicrob Agents Chemother&lt;/full-title&gt;&lt;/periodical&gt;&lt;alt-periodical&gt;&lt;full-title&gt;Antimicrob Agents Chemother&lt;/full-title&gt;&lt;abbr-1&gt;Antimicrobial agents and chemotherapy&lt;/abbr-1&gt;&lt;/alt-periodical&gt;&lt;dates&gt;&lt;year&gt;2015&lt;/year&gt;&lt;pub-dates&gt;&lt;date&gt;Aug 3&lt;/date&gt;&lt;/pub-dates&gt;&lt;/dates&gt;&lt;isbn&gt;1098-6596 (Electronic)&amp;#xD;0066-4804 (Linking)&lt;/isbn&gt;&lt;accession-num&gt;26239979&lt;/accession-num&gt;&lt;urls&gt;&lt;related-urls&gt;&lt;url&gt;http://www.ncbi.nlm.nih.gov/pubmed/26239979&lt;/url&gt;&lt;/related-urls&gt;&lt;/urls&gt;&lt;electronic-resource-num&gt;10.1128/AAC.00803-15&lt;/electronic-resource-num&gt;&lt;/record&gt;&lt;/Cite&gt;&lt;/EndNote&gt;</w:instrText>
        </w:r>
        <w:r w:rsidR="00A8021C" w:rsidRPr="0078181A">
          <w:fldChar w:fldCharType="separate"/>
        </w:r>
        <w:r w:rsidR="00A8021C" w:rsidRPr="0078181A">
          <w:rPr>
            <w:noProof/>
            <w:vertAlign w:val="superscript"/>
          </w:rPr>
          <w:t>7</w:t>
        </w:r>
        <w:r w:rsidR="00A8021C" w:rsidRPr="0078181A">
          <w:fldChar w:fldCharType="end"/>
        </w:r>
      </w:hyperlink>
      <w:r w:rsidRPr="0078181A">
        <w:t>.]</w:t>
      </w:r>
    </w:p>
    <w:p w14:paraId="7443AF9D" w14:textId="77777777" w:rsidR="00C872B8" w:rsidRPr="0078181A" w:rsidRDefault="00C872B8" w:rsidP="00C646AE">
      <w:pPr>
        <w:jc w:val="both"/>
      </w:pPr>
    </w:p>
    <w:p w14:paraId="63B50ABA" w14:textId="678C388A" w:rsidR="00C872B8" w:rsidRPr="0078181A" w:rsidRDefault="00C872B8" w:rsidP="00C646AE">
      <w:pPr>
        <w:jc w:val="both"/>
      </w:pPr>
      <w:r w:rsidRPr="0078181A">
        <w:rPr>
          <w:b/>
        </w:rPr>
        <w:t>Figure 3</w:t>
      </w:r>
      <w:r w:rsidRPr="0078181A">
        <w:t>.  Specialized CARA terms and definitions.  The minimal bactericidal concentration of a molecule resulting in background levels of CARA fluorescence is the CARA-MBC</w:t>
      </w:r>
      <w:r w:rsidRPr="0078181A">
        <w:rPr>
          <w:vertAlign w:val="subscript"/>
        </w:rPr>
        <w:t>≥99</w:t>
      </w:r>
      <w:r w:rsidRPr="0078181A">
        <w:t xml:space="preserve"> (</w:t>
      </w:r>
      <w:r w:rsidRPr="0078181A">
        <w:rPr>
          <w:b/>
        </w:rPr>
        <w:t>a</w:t>
      </w:r>
      <w:r w:rsidRPr="0078181A">
        <w:t>).  Under replicating conditions, a ≥4-fold shift of the CARA-MBC</w:t>
      </w:r>
      <w:r w:rsidRPr="0078181A">
        <w:rPr>
          <w:vertAlign w:val="subscript"/>
        </w:rPr>
        <w:t>≥99</w:t>
      </w:r>
      <w:r w:rsidRPr="0078181A">
        <w:t xml:space="preserve"> to the right of the MIC</w:t>
      </w:r>
      <w:r w:rsidRPr="0078181A">
        <w:rPr>
          <w:vertAlign w:val="subscript"/>
        </w:rPr>
        <w:t>90</w:t>
      </w:r>
      <w:r w:rsidRPr="0078181A">
        <w:t xml:space="preserve"> often indicates bacteriostatic activity and is called a “static window” (</w:t>
      </w:r>
      <w:r w:rsidRPr="0078181A">
        <w:rPr>
          <w:b/>
        </w:rPr>
        <w:t>b</w:t>
      </w:r>
      <w:r w:rsidRPr="0078181A">
        <w:t>).  For molecules with a potent post-antibiotic effect, static windows may be difficult to observe (</w:t>
      </w:r>
      <w:r w:rsidRPr="0078181A">
        <w:rPr>
          <w:b/>
        </w:rPr>
        <w:t>c</w:t>
      </w:r>
      <w:r w:rsidRPr="0078181A">
        <w:t>) and require expansion of the Y-axis (CARA fluorescence) to visualize (</w:t>
      </w:r>
      <w:r w:rsidRPr="0078181A">
        <w:rPr>
          <w:b/>
        </w:rPr>
        <w:t>d</w:t>
      </w:r>
      <w:r w:rsidRPr="0078181A">
        <w:t xml:space="preserve">).  Data are hypothetical.     [Adapted with permission from </w:t>
      </w:r>
      <w:r w:rsidRPr="0078181A">
        <w:rPr>
          <w:i/>
        </w:rPr>
        <w:t xml:space="preserve">Gold et al., Antimicrobial Agents and Chemotherapy, 2015 </w:t>
      </w:r>
      <w:hyperlink w:anchor="_ENREF_7" w:tooltip="Gold, 2015 #503" w:history="1">
        <w:r w:rsidR="00A8021C" w:rsidRPr="0078181A">
          <w:fldChar w:fldCharType="begin"/>
        </w:r>
        <w:r w:rsidR="00A8021C" w:rsidRPr="0078181A">
          <w:instrText xml:space="preserve"> ADDIN EN.CITE &lt;EndNote&gt;&lt;Cite&gt;&lt;Author&gt;Gold&lt;/Author&gt;&lt;Year&gt;2015&lt;/Year&gt;&lt;RecNum&gt;503&lt;/RecNum&gt;&lt;DisplayText&gt;&lt;style face="superscript"&gt;7&lt;/style&gt;&lt;/DisplayText&gt;&lt;record&gt;&lt;rec-number&gt;503&lt;/rec-number&gt;&lt;foreign-keys&gt;&lt;key app="EN" db-id="29rsp2zv4sxee7e5exbxxr0zwxzvstxzfwdf" timestamp="1442607371"&gt;503&lt;/key&gt;&lt;/foreign-keys&gt;&lt;ref-type name="Journal Article"&gt;17&lt;/ref-type&gt;&lt;contributors&gt;&lt;authors&gt;&lt;author&gt;Gold, B.&lt;/author&gt;&lt;author&gt;Roberts, J.&lt;/author&gt;&lt;author&gt;Ling, Y.&lt;/author&gt;&lt;author&gt;Lopez Quezada, L.&lt;/author&gt;&lt;author&gt;Glasheen, J.&lt;/author&gt;&lt;author&gt;Ballinger, E.&lt;/author&gt;&lt;author&gt;Somersan-Karakaya, S.&lt;/author&gt;&lt;author&gt;Warrier, T.&lt;/author&gt;&lt;author&gt;Warren, J. D.&lt;/author&gt;&lt;author&gt;Nathan, C.&lt;/author&gt;&lt;/authors&gt;&lt;/contributors&gt;&lt;auth-address&gt;Departments of Microbiology &amp;amp; Immunology bsg2001@med.cornell.edu.&amp;#xD;Departments of Microbiology &amp;amp; Immunology.&amp;#xD;Medicine.&amp;#xD;Milstein Chemistry Core Facility, Weill Cornell Medical College, New York, NY, 10065.&lt;/auth-address&gt;&lt;titles&gt;&lt;title&gt;Rapid, semi-quantitative assay to discriminate among compounds with activity against replicating or non-replicating Mycobacterium tuberculosis&lt;/title&gt;&lt;secondary-title&gt;Antimicrob Agents Chemother&lt;/secondary-title&gt;&lt;alt-title&gt;Antimicrobial agents and chemotherapy&lt;/alt-title&gt;&lt;/titles&gt;&lt;periodical&gt;&lt;full-title&gt;Antimicrob Agents Chemother&lt;/full-title&gt;&lt;/periodical&gt;&lt;alt-periodical&gt;&lt;full-title&gt;Antimicrob Agents Chemother&lt;/full-title&gt;&lt;abbr-1&gt;Antimicrobial agents and chemotherapy&lt;/abbr-1&gt;&lt;/alt-periodical&gt;&lt;dates&gt;&lt;year&gt;2015&lt;/year&gt;&lt;pub-dates&gt;&lt;date&gt;Aug 3&lt;/date&gt;&lt;/pub-dates&gt;&lt;/dates&gt;&lt;isbn&gt;1098-6596 (Electronic)&amp;#xD;0066-4804 (Linking)&lt;/isbn&gt;&lt;accession-num&gt;26239979&lt;/accession-num&gt;&lt;urls&gt;&lt;related-urls&gt;&lt;url&gt;http://www.ncbi.nlm.nih.gov/pubmed/26239979&lt;/url&gt;&lt;/related-urls&gt;&lt;/urls&gt;&lt;electronic-resource-num&gt;10.1128/AAC.00803-15&lt;/electronic-resource-num&gt;&lt;/record&gt;&lt;/Cite&gt;&lt;/EndNote&gt;</w:instrText>
        </w:r>
        <w:r w:rsidR="00A8021C" w:rsidRPr="0078181A">
          <w:fldChar w:fldCharType="separate"/>
        </w:r>
        <w:r w:rsidR="00A8021C" w:rsidRPr="0078181A">
          <w:rPr>
            <w:noProof/>
            <w:vertAlign w:val="superscript"/>
          </w:rPr>
          <w:t>7</w:t>
        </w:r>
        <w:r w:rsidR="00A8021C" w:rsidRPr="0078181A">
          <w:fldChar w:fldCharType="end"/>
        </w:r>
      </w:hyperlink>
      <w:r w:rsidRPr="0078181A">
        <w:t>.]</w:t>
      </w:r>
    </w:p>
    <w:p w14:paraId="3369629B" w14:textId="77777777" w:rsidR="00C872B8" w:rsidRPr="0078181A" w:rsidRDefault="00C872B8" w:rsidP="00C646AE">
      <w:pPr>
        <w:jc w:val="both"/>
      </w:pPr>
    </w:p>
    <w:p w14:paraId="6CF89066" w14:textId="242D8857" w:rsidR="00C872B8" w:rsidRPr="0078181A" w:rsidRDefault="00C872B8" w:rsidP="00C646AE">
      <w:pPr>
        <w:jc w:val="both"/>
      </w:pPr>
      <w:r w:rsidRPr="0078181A">
        <w:rPr>
          <w:b/>
        </w:rPr>
        <w:t>Figure 4</w:t>
      </w:r>
      <w:r w:rsidRPr="0078181A">
        <w:t>.  Illustrative MIC</w:t>
      </w:r>
      <w:r w:rsidRPr="0078181A">
        <w:rPr>
          <w:vertAlign w:val="subscript"/>
        </w:rPr>
        <w:t>90</w:t>
      </w:r>
      <w:r w:rsidRPr="0078181A">
        <w:t xml:space="preserve"> and CARA results for select compounds.  Data for MIC</w:t>
      </w:r>
      <w:r w:rsidRPr="0078181A">
        <w:rPr>
          <w:vertAlign w:val="subscript"/>
        </w:rPr>
        <w:t>90</w:t>
      </w:r>
      <w:r w:rsidRPr="0078181A">
        <w:t xml:space="preserve"> (red) and CARA (blue) are demonstrated for (</w:t>
      </w:r>
      <w:r w:rsidRPr="0078181A">
        <w:rPr>
          <w:b/>
        </w:rPr>
        <w:t>a</w:t>
      </w:r>
      <w:r w:rsidRPr="0078181A">
        <w:t>) isoniazid (INH), (</w:t>
      </w:r>
      <w:r w:rsidRPr="0078181A">
        <w:rPr>
          <w:b/>
        </w:rPr>
        <w:t>b</w:t>
      </w:r>
      <w:r w:rsidRPr="0078181A">
        <w:t>) linezolid, (</w:t>
      </w:r>
      <w:r w:rsidRPr="0078181A">
        <w:rPr>
          <w:b/>
        </w:rPr>
        <w:t>c</w:t>
      </w:r>
      <w:r w:rsidRPr="0078181A">
        <w:t>) oxyphenbutazone, and (</w:t>
      </w:r>
      <w:r w:rsidRPr="0078181A">
        <w:rPr>
          <w:b/>
        </w:rPr>
        <w:t>d</w:t>
      </w:r>
      <w:r w:rsidRPr="0078181A">
        <w:t xml:space="preserve">) PA-824.  Wild-type </w:t>
      </w:r>
      <w:r w:rsidRPr="0078181A">
        <w:rPr>
          <w:i/>
        </w:rPr>
        <w:t>M. tuberculosis</w:t>
      </w:r>
      <w:r w:rsidRPr="0078181A">
        <w:t xml:space="preserve"> H37Rv was exposed to compounds for 7 days under standard replicating conditions or the multi-stress model of non-replication </w:t>
      </w:r>
      <w:hyperlink w:anchor="_ENREF_7" w:tooltip="Gold, 2015 #503" w:history="1">
        <w:r w:rsidR="00A8021C" w:rsidRPr="0078181A">
          <w:fldChar w:fldCharType="begin">
            <w:fldData xml:space="preserve">PEVuZE5vdGU+PENpdGU+PEF1dGhvcj5Hb2xkPC9BdXRob3I+PFllYXI+MjAxNTwvWWVhcj48UmVj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</w:fldData>
          </w:fldChar>
        </w:r>
        <w:r w:rsidR="00A8021C" w:rsidRPr="0078181A">
          <w:instrText xml:space="preserve"> ADDIN EN.CITE </w:instrText>
        </w:r>
        <w:r w:rsidR="00A8021C" w:rsidRPr="0078181A">
          <w:fldChar w:fldCharType="begin">
            <w:fldData xml:space="preserve">PEVuZE5vdGU+PENpdGU+PEF1dGhvcj5Hb2xkPC9BdXRob3I+PFllYXI+MjAxNTwvWWVhcj48UmVj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</w:fldData>
          </w:fldChar>
        </w:r>
        <w:r w:rsidR="00A8021C" w:rsidRPr="0078181A">
          <w:instrText xml:space="preserve"> ADDIN EN.CITE.DATA </w:instrText>
        </w:r>
        <w:r w:rsidR="00A8021C" w:rsidRPr="0078181A">
          <w:fldChar w:fldCharType="end"/>
        </w:r>
        <w:r w:rsidR="00A8021C" w:rsidRPr="0078181A">
          <w:fldChar w:fldCharType="separate"/>
        </w:r>
        <w:r w:rsidR="00A8021C" w:rsidRPr="0078181A">
          <w:rPr>
            <w:noProof/>
            <w:vertAlign w:val="superscript"/>
          </w:rPr>
          <w:t>7-9</w:t>
        </w:r>
        <w:r w:rsidR="00A8021C" w:rsidRPr="0078181A">
          <w:fldChar w:fldCharType="end"/>
        </w:r>
      </w:hyperlink>
      <w:r w:rsidRPr="0078181A">
        <w:t>.  MIC</w:t>
      </w:r>
      <w:r w:rsidRPr="0078181A">
        <w:rPr>
          <w:vertAlign w:val="subscript"/>
        </w:rPr>
        <w:t>90</w:t>
      </w:r>
      <w:r w:rsidRPr="0078181A">
        <w:t xml:space="preserve"> assays and CARA were performed as shown in </w:t>
      </w:r>
      <w:r w:rsidRPr="0078181A">
        <w:rPr>
          <w:b/>
        </w:rPr>
        <w:t>Figure 2</w:t>
      </w:r>
      <w:r w:rsidRPr="0078181A">
        <w:t xml:space="preserve">. [Adapted with permission from </w:t>
      </w:r>
      <w:r w:rsidRPr="0078181A">
        <w:rPr>
          <w:i/>
        </w:rPr>
        <w:t xml:space="preserve">Gold et al., Antimicrobial Agents and Chemotherapy, 2015 </w:t>
      </w:r>
      <w:hyperlink w:anchor="_ENREF_7" w:tooltip="Gold, 2015 #503" w:history="1">
        <w:r w:rsidR="00A8021C" w:rsidRPr="0078181A">
          <w:fldChar w:fldCharType="begin"/>
        </w:r>
        <w:r w:rsidR="00A8021C" w:rsidRPr="0078181A">
          <w:instrText xml:space="preserve"> ADDIN EN.CITE &lt;EndNote&gt;&lt;Cite&gt;&lt;Author&gt;Gold&lt;/Author&gt;&lt;Year&gt;2015&lt;/Year&gt;&lt;RecNum&gt;503&lt;/RecNum&gt;&lt;DisplayText&gt;&lt;style face="superscript"&gt;7&lt;/style&gt;&lt;/DisplayText&gt;&lt;record&gt;&lt;rec-number&gt;503&lt;/rec-number&gt;&lt;foreign-keys&gt;&lt;key app="EN" db-id="29rsp2zv4sxee7e5exbxxr0zwxzvstxzfwdf" timestamp="1442607371"&gt;503&lt;/key&gt;&lt;/foreign-keys&gt;&lt;ref-type name="Journal Article"&gt;17&lt;/ref-type&gt;&lt;contributors&gt;&lt;authors&gt;&lt;author&gt;Gold, B.&lt;/author&gt;&lt;author&gt;Roberts, J.&lt;/author&gt;&lt;author&gt;Ling, Y.&lt;/author&gt;&lt;author&gt;Lopez Quezada, L.&lt;/author&gt;&lt;author&gt;Glasheen, J.&lt;/author&gt;&lt;author&gt;Ballinger, E.&lt;/author&gt;&lt;author&gt;Somersan-Karakaya, S.&lt;/author&gt;&lt;author&gt;Warrier, T.&lt;/author&gt;&lt;author&gt;Warren, J. D.&lt;/author&gt;&lt;author&gt;Nathan, C.&lt;/author&gt;&lt;/authors&gt;&lt;/contributors&gt;&lt;auth-address&gt;Departments of Microbiology &amp;amp; Immunology bsg2001@med.cornell.edu.&amp;#xD;Departments of Microbiology &amp;amp; Immunology.&amp;#xD;Medicine.&amp;#xD;Milstein Chemistry Core Facility, Weill Cornell Medical College, New York, NY, 10065.&lt;/auth-address&gt;&lt;titles&gt;&lt;title&gt;Rapid, semi-quantitative assay to discriminate among compounds with activity against replicating or non-replicating Mycobacterium tuberculosis&lt;/title&gt;&lt;secondary-title&gt;Antimicrob Agents Chemother&lt;/secondary-title&gt;&lt;alt-title&gt;Antimicrobial agents and chemotherapy&lt;/alt-title&gt;&lt;/titles&gt;&lt;periodical&gt;&lt;full-title&gt;Antimicrob Agents Chemother&lt;/full-title&gt;&lt;/periodical&gt;&lt;alt-periodical&gt;&lt;full-title&gt;Antimicrob Agents Chemother&lt;/full-title&gt;&lt;abbr-1&gt;Antimicrobial agents and chemotherapy&lt;/abbr-1&gt;&lt;/alt-periodical&gt;&lt;dates&gt;&lt;year&gt;2015&lt;/year&gt;&lt;pub-dates&gt;&lt;date&gt;Aug 3&lt;/date&gt;&lt;/pub-dates&gt;&lt;/dates&gt;&lt;isbn&gt;1098-6596 (Electronic)&amp;#xD;0066-4804 (Linking)&lt;/isbn&gt;&lt;accession-num&gt;26239979&lt;/accession-num&gt;&lt;urls&gt;&lt;related-urls&gt;&lt;url&gt;http://www.ncbi.nlm.nih.gov/pubmed/26239979&lt;/url&gt;&lt;/related-urls&gt;&lt;/urls&gt;&lt;electronic-resource-num&gt;10.1128/AAC.00803-15&lt;/electronic-resource-num&gt;&lt;/record&gt;&lt;/Cite&gt;&lt;/EndNote&gt;</w:instrText>
        </w:r>
        <w:r w:rsidR="00A8021C" w:rsidRPr="0078181A">
          <w:fldChar w:fldCharType="separate"/>
        </w:r>
        <w:r w:rsidR="00A8021C" w:rsidRPr="0078181A">
          <w:rPr>
            <w:noProof/>
            <w:vertAlign w:val="superscript"/>
          </w:rPr>
          <w:t>7</w:t>
        </w:r>
        <w:r w:rsidR="00A8021C" w:rsidRPr="0078181A">
          <w:fldChar w:fldCharType="end"/>
        </w:r>
      </w:hyperlink>
      <w:r w:rsidRPr="0078181A">
        <w:t>.]</w:t>
      </w:r>
    </w:p>
    <w:p w14:paraId="16C88CD2" w14:textId="77777777" w:rsidR="00C872B8" w:rsidRPr="0078181A" w:rsidRDefault="00C872B8" w:rsidP="00C646AE">
      <w:pPr>
        <w:jc w:val="both"/>
      </w:pPr>
    </w:p>
    <w:p w14:paraId="26CF2031" w14:textId="23C12D8F" w:rsidR="00C872B8" w:rsidRPr="0078181A" w:rsidRDefault="00C872B8" w:rsidP="00C646AE">
      <w:pPr>
        <w:jc w:val="both"/>
      </w:pPr>
      <w:r w:rsidRPr="0078181A">
        <w:rPr>
          <w:b/>
        </w:rPr>
        <w:t>Figure 5</w:t>
      </w:r>
      <w:r w:rsidRPr="0078181A">
        <w:t xml:space="preserve">.  Dose- and time-dependent activity of rifampicin.  The non-pathogenic, fast-growing </w:t>
      </w:r>
      <w:r w:rsidRPr="0078181A">
        <w:rPr>
          <w:i/>
        </w:rPr>
        <w:t>M. smegmatis</w:t>
      </w:r>
      <w:r w:rsidRPr="0078181A">
        <w:t xml:space="preserve"> was exposed to increasing concentrations of rifampicin under replicating conditions and aliquots were sampled for CARA at </w:t>
      </w:r>
      <w:r w:rsidR="00B16055" w:rsidRPr="0078181A">
        <w:t>1 (</w:t>
      </w:r>
      <w:r w:rsidR="00B16055" w:rsidRPr="0078181A">
        <w:rPr>
          <w:b/>
        </w:rPr>
        <w:t>a</w:t>
      </w:r>
      <w:r w:rsidR="00B16055" w:rsidRPr="0078181A">
        <w:t>), 3 (</w:t>
      </w:r>
      <w:r w:rsidR="00B16055" w:rsidRPr="0078181A">
        <w:rPr>
          <w:b/>
        </w:rPr>
        <w:t>b</w:t>
      </w:r>
      <w:r w:rsidR="00B16055" w:rsidRPr="0078181A">
        <w:t>), 6 (</w:t>
      </w:r>
      <w:r w:rsidR="00B16055" w:rsidRPr="0078181A">
        <w:rPr>
          <w:b/>
        </w:rPr>
        <w:t>c</w:t>
      </w:r>
      <w:r w:rsidR="00B16055" w:rsidRPr="0078181A">
        <w:t>) and 24 (</w:t>
      </w:r>
      <w:r w:rsidR="00B16055" w:rsidRPr="0078181A">
        <w:rPr>
          <w:b/>
        </w:rPr>
        <w:t>d</w:t>
      </w:r>
      <w:r w:rsidR="00B16055" w:rsidRPr="0078181A">
        <w:t>) hours</w:t>
      </w:r>
      <w:r w:rsidRPr="0078181A">
        <w:t xml:space="preserve">. [Adapted with permission from </w:t>
      </w:r>
      <w:r w:rsidRPr="0078181A">
        <w:rPr>
          <w:i/>
        </w:rPr>
        <w:t xml:space="preserve">Gold et al., Antimicrobial Agents and Chemotherapy, 2015 </w:t>
      </w:r>
      <w:hyperlink w:anchor="_ENREF_7" w:tooltip="Gold, 2015 #503" w:history="1">
        <w:r w:rsidR="00A8021C" w:rsidRPr="0078181A">
          <w:fldChar w:fldCharType="begin"/>
        </w:r>
        <w:r w:rsidR="00A8021C" w:rsidRPr="0078181A">
          <w:instrText xml:space="preserve"> ADDIN EN.CITE &lt;EndNote&gt;&lt;Cite&gt;&lt;Author&gt;Gold&lt;/Author&gt;&lt;Year&gt;2015&lt;/Year&gt;&lt;RecNum&gt;503&lt;/RecNum&gt;&lt;DisplayText&gt;&lt;style face="superscript"&gt;7&lt;/style&gt;&lt;/DisplayText&gt;&lt;record&gt;&lt;rec-number&gt;503&lt;/rec-number&gt;&lt;foreign-keys&gt;&lt;key app="EN" db-id="29rsp2zv4sxee7e5exbxxr0zwxzvstxzfwdf" timestamp="1442607371"&gt;503&lt;/key&gt;&lt;/foreign-keys&gt;&lt;ref-type name="Journal Article"&gt;17&lt;/ref-type&gt;&lt;contributors&gt;&lt;authors&gt;&lt;author&gt;Gold, B.&lt;/author&gt;&lt;author&gt;Roberts, J.&lt;/author&gt;&lt;author&gt;Ling, Y.&lt;/author&gt;&lt;author&gt;Lopez Quezada, L.&lt;/author&gt;&lt;author&gt;Glasheen, J.&lt;/author&gt;&lt;author&gt;Ballinger, E.&lt;/author&gt;&lt;author&gt;Somersan-Karakaya, S.&lt;/author&gt;&lt;author&gt;Warrier, T.&lt;/author&gt;&lt;author&gt;Warren, J. D.&lt;/author&gt;&lt;author&gt;Nathan, C.&lt;/author&gt;&lt;/authors&gt;&lt;/contributors&gt;&lt;auth-address&gt;Departments of Microbiology &amp;amp; Immunology bsg2001@med.cornell.edu.&amp;#xD;Departments of Microbiology &amp;amp; Immunology.&amp;#xD;Medicine.&amp;#xD;Milstein Chemistry Core Facility, Weill Cornell Medical College, New York, NY, 10065.&lt;/auth-address&gt;&lt;titles&gt;&lt;title&gt;Rapid, semi-quantitative assay to discriminate among compounds with activity against replicating or non-replicating Mycobacterium tuberculosis&lt;/title&gt;&lt;secondary-title&gt;Antimicrob Agents Chemother&lt;/secondary-title&gt;&lt;alt-title&gt;Antimicrobial agents and chemotherapy&lt;/alt-title&gt;&lt;/titles&gt;&lt;periodical&gt;&lt;full-title&gt;Antimicrob Agents Chemother&lt;/full-title&gt;&lt;/periodical&gt;&lt;alt-periodical&gt;&lt;full-title&gt;Antimicrob Agents Chemother&lt;/full-title&gt;&lt;abbr-1&gt;Antimicrobial agents and chemotherapy&lt;/abbr-1&gt;&lt;/alt-periodical&gt;&lt;dates&gt;&lt;year&gt;2015&lt;/year&gt;&lt;pub-dates&gt;&lt;date&gt;Aug 3&lt;/date&gt;&lt;/pub-dates&gt;&lt;/dates&gt;&lt;isbn&gt;1098-6596 (Electronic)&amp;#xD;0066-4804 (Linking)&lt;/isbn&gt;&lt;accession-num&gt;26239979&lt;/accession-num&gt;&lt;urls&gt;&lt;related-urls&gt;&lt;url&gt;http://www.ncbi.nlm.nih.gov/pubmed/26239979&lt;/url&gt;&lt;/related-urls&gt;&lt;/urls&gt;&lt;electronic-resource-num&gt;10.1128/AAC.00803-15&lt;/electronic-resource-num&gt;&lt;/record&gt;&lt;/Cite&gt;&lt;/EndNote&gt;</w:instrText>
        </w:r>
        <w:r w:rsidR="00A8021C" w:rsidRPr="0078181A">
          <w:fldChar w:fldCharType="separate"/>
        </w:r>
        <w:r w:rsidR="00A8021C" w:rsidRPr="0078181A">
          <w:rPr>
            <w:noProof/>
            <w:vertAlign w:val="superscript"/>
          </w:rPr>
          <w:t>7</w:t>
        </w:r>
        <w:r w:rsidR="00A8021C" w:rsidRPr="0078181A">
          <w:fldChar w:fldCharType="end"/>
        </w:r>
      </w:hyperlink>
      <w:r w:rsidRPr="0078181A">
        <w:t>.]</w:t>
      </w:r>
    </w:p>
    <w:p w14:paraId="46CEA3E0" w14:textId="77777777" w:rsidR="00C872B8" w:rsidRPr="0078181A" w:rsidRDefault="00C872B8" w:rsidP="00C646AE">
      <w:pPr>
        <w:jc w:val="both"/>
      </w:pPr>
    </w:p>
    <w:p w14:paraId="0071B2DA" w14:textId="7DEDED48" w:rsidR="00C872B8" w:rsidRPr="0078181A" w:rsidRDefault="00C872B8" w:rsidP="00C646AE">
      <w:pPr>
        <w:jc w:val="both"/>
      </w:pPr>
      <w:r w:rsidRPr="0078181A">
        <w:rPr>
          <w:b/>
        </w:rPr>
        <w:lastRenderedPageBreak/>
        <w:t>Table 1</w:t>
      </w:r>
      <w:r w:rsidRPr="0078181A">
        <w:t xml:space="preserve">.  Summary of anticipated results in </w:t>
      </w:r>
      <w:r w:rsidRPr="0078181A">
        <w:rPr>
          <w:b/>
        </w:rPr>
        <w:t>Figure 2</w:t>
      </w:r>
      <w:r w:rsidRPr="0078181A">
        <w:t xml:space="preserve">.  [Adapted with permission from </w:t>
      </w:r>
      <w:r w:rsidRPr="0078181A">
        <w:rPr>
          <w:i/>
        </w:rPr>
        <w:t xml:space="preserve">Gold et al., Antimicrobial Agents and Chemotherapy, 2015 </w:t>
      </w:r>
      <w:hyperlink w:anchor="_ENREF_7" w:tooltip="Gold, 2015 #503" w:history="1">
        <w:r w:rsidR="00A8021C" w:rsidRPr="0078181A">
          <w:fldChar w:fldCharType="begin"/>
        </w:r>
        <w:r w:rsidR="00A8021C" w:rsidRPr="0078181A">
          <w:instrText xml:space="preserve"> ADDIN EN.CITE &lt;EndNote&gt;&lt;Cite&gt;&lt;Author&gt;Gold&lt;/Author&gt;&lt;Year&gt;2015&lt;/Year&gt;&lt;RecNum&gt;503&lt;/RecNum&gt;&lt;DisplayText&gt;&lt;style face="superscript"&gt;7&lt;/style&gt;&lt;/DisplayText&gt;&lt;record&gt;&lt;rec-number&gt;503&lt;/rec-number&gt;&lt;foreign-keys&gt;&lt;key app="EN" db-id="29rsp2zv4sxee7e5exbxxr0zwxzvstxzfwdf" timestamp="1442607371"&gt;503&lt;/key&gt;&lt;/foreign-keys&gt;&lt;ref-type name="Journal Article"&gt;17&lt;/ref-type&gt;&lt;contributors&gt;&lt;authors&gt;&lt;author&gt;Gold, B.&lt;/author&gt;&lt;author&gt;Roberts, J.&lt;/author&gt;&lt;author&gt;Ling, Y.&lt;/author&gt;&lt;author&gt;Lopez Quezada, L.&lt;/author&gt;&lt;author&gt;Glasheen, J.&lt;/author&gt;&lt;author&gt;Ballinger, E.&lt;/author&gt;&lt;author&gt;Somersan-Karakaya, S.&lt;/author&gt;&lt;author&gt;Warrier, T.&lt;/author&gt;&lt;author&gt;Warren, J. D.&lt;/author&gt;&lt;author&gt;Nathan, C.&lt;/author&gt;&lt;/authors&gt;&lt;/contributors&gt;&lt;auth-address&gt;Departments of Microbiology &amp;amp; Immunology bsg2001@med.cornell.edu.&amp;#xD;Departments of Microbiology &amp;amp; Immunology.&amp;#xD;Medicine.&amp;#xD;Milstein Chemistry Core Facility, Weill Cornell Medical College, New York, NY, 10065.&lt;/auth-address&gt;&lt;titles&gt;&lt;title&gt;Rapid, semi-quantitative assay to discriminate among compounds with activity against replicating or non-replicating Mycobacterium tuberculosis&lt;/title&gt;&lt;secondary-title&gt;Antimicrob Agents Chemother&lt;/secondary-title&gt;&lt;alt-title&gt;Antimicrobial agents and chemotherapy&lt;/alt-title&gt;&lt;/titles&gt;&lt;periodical&gt;&lt;full-title&gt;Antimicrob Agents Chemother&lt;/full-title&gt;&lt;/periodical&gt;&lt;alt-periodical&gt;&lt;full-title&gt;Antimicrob Agents Chemother&lt;/full-title&gt;&lt;abbr-1&gt;Antimicrobial agents and chemotherapy&lt;/abbr-1&gt;&lt;/alt-periodical&gt;&lt;dates&gt;&lt;year&gt;2015&lt;/year&gt;&lt;pub-dates&gt;&lt;date&gt;Aug 3&lt;/date&gt;&lt;/pub-dates&gt;&lt;/dates&gt;&lt;isbn&gt;1098-6596 (Electronic)&amp;#xD;0066-4804 (Linking)&lt;/isbn&gt;&lt;accession-num&gt;26239979&lt;/accession-num&gt;&lt;urls&gt;&lt;related-urls&gt;&lt;url&gt;http://www.ncbi.nlm.nih.gov/pubmed/26239979&lt;/url&gt;&lt;/related-urls&gt;&lt;/urls&gt;&lt;electronic-resource-num&gt;10.1128/AAC.00803-15&lt;/electronic-resource-num&gt;&lt;/record&gt;&lt;/Cite&gt;&lt;/EndNote&gt;</w:instrText>
        </w:r>
        <w:r w:rsidR="00A8021C" w:rsidRPr="0078181A">
          <w:fldChar w:fldCharType="separate"/>
        </w:r>
        <w:r w:rsidR="00A8021C" w:rsidRPr="0078181A">
          <w:rPr>
            <w:noProof/>
            <w:vertAlign w:val="superscript"/>
          </w:rPr>
          <w:t>7</w:t>
        </w:r>
        <w:r w:rsidR="00A8021C" w:rsidRPr="0078181A">
          <w:fldChar w:fldCharType="end"/>
        </w:r>
      </w:hyperlink>
      <w:r w:rsidRPr="0078181A">
        <w:t>.</w:t>
      </w:r>
      <w:r w:rsidRPr="0078181A">
        <w:rPr>
          <w:noProof/>
        </w:rPr>
        <w:t xml:space="preserve"> ]</w:t>
      </w:r>
    </w:p>
    <w:p w14:paraId="6E92669D" w14:textId="77777777" w:rsidR="00593B4E" w:rsidRPr="0078181A" w:rsidRDefault="00593B4E" w:rsidP="00C646AE">
      <w:pPr>
        <w:rPr>
          <w:b/>
        </w:rPr>
      </w:pPr>
    </w:p>
    <w:p w14:paraId="2A1C5302" w14:textId="12A3E1B2" w:rsidR="00074C3A" w:rsidRPr="0078181A" w:rsidRDefault="005659A9" w:rsidP="00C646AE">
      <w:pPr>
        <w:jc w:val="both"/>
        <w:rPr>
          <w:b/>
        </w:rPr>
      </w:pPr>
      <w:r w:rsidRPr="0078181A">
        <w:rPr>
          <w:b/>
        </w:rPr>
        <w:t>DISCUSSION:</w:t>
      </w:r>
    </w:p>
    <w:p w14:paraId="4DF2F0F1" w14:textId="77777777" w:rsidR="00F409E8" w:rsidRPr="0078181A" w:rsidRDefault="00F409E8" w:rsidP="00C646AE">
      <w:pPr>
        <w:jc w:val="both"/>
        <w:rPr>
          <w:b/>
        </w:rPr>
      </w:pPr>
    </w:p>
    <w:p w14:paraId="62ECEF7E" w14:textId="5B67F4D1" w:rsidR="00A912F6" w:rsidRPr="0078181A" w:rsidRDefault="00E7705D" w:rsidP="00C646AE">
      <w:pPr>
        <w:jc w:val="both"/>
      </w:pPr>
      <w:r w:rsidRPr="0078181A">
        <w:t xml:space="preserve">The CARA </w:t>
      </w:r>
      <w:r w:rsidR="001F56D2" w:rsidRPr="0078181A">
        <w:t xml:space="preserve">was </w:t>
      </w:r>
      <w:r w:rsidR="00403263" w:rsidRPr="0078181A">
        <w:t xml:space="preserve">originally </w:t>
      </w:r>
      <w:r w:rsidR="001F56D2" w:rsidRPr="0078181A">
        <w:t xml:space="preserve">developed to alleviate a bottleneck in progressing </w:t>
      </w:r>
      <w:r w:rsidR="00A912F6" w:rsidRPr="0078181A">
        <w:t>non-replicating- or dual-active molecules</w:t>
      </w:r>
      <w:hyperlink w:anchor="_ENREF_7" w:tooltip="Gold, 2015 #503" w:history="1">
        <w:r w:rsidR="00A8021C" w:rsidRPr="0078181A">
          <w:fldChar w:fldCharType="begin"/>
        </w:r>
        <w:r w:rsidR="00A8021C" w:rsidRPr="0078181A">
          <w:instrText xml:space="preserve"> ADDIN EN.CITE &lt;EndNote&gt;&lt;Cite&gt;&lt;Author&gt;Gold&lt;/Author&gt;&lt;Year&gt;2015&lt;/Year&gt;&lt;RecNum&gt;503&lt;/RecNum&gt;&lt;DisplayText&gt;&lt;style face="superscript"&gt;7&lt;/style&gt;&lt;/DisplayText&gt;&lt;record&gt;&lt;rec-number&gt;503&lt;/rec-number&gt;&lt;foreign-keys&gt;&lt;key app="EN" db-id="29rsp2zv4sxee7e5exbxxr0zwxzvstxzfwdf" timestamp="1442607371"&gt;503&lt;/key&gt;&lt;/foreign-keys&gt;&lt;ref-type name="Journal Article"&gt;17&lt;/ref-type&gt;&lt;contributors&gt;&lt;authors&gt;&lt;author&gt;Gold, B.&lt;/author&gt;&lt;author&gt;Roberts, J.&lt;/author&gt;&lt;author&gt;Ling, Y.&lt;/author&gt;&lt;author&gt;Lopez Quezada, L.&lt;/author&gt;&lt;author&gt;Glasheen, J.&lt;/author&gt;&lt;author&gt;Ballinger, E.&lt;/author&gt;&lt;author&gt;Somersan-Karakaya, S.&lt;/author&gt;&lt;author&gt;Warrier, T.&lt;/author&gt;&lt;author&gt;Warren, J. D.&lt;/author&gt;&lt;author&gt;Nathan, C.&lt;/author&gt;&lt;/authors&gt;&lt;/contributors&gt;&lt;auth-address&gt;Departments of Microbiology &amp;amp; Immunology bsg2001@med.cornell.edu.&amp;#xD;Departments of Microbiology &amp;amp; Immunology.&amp;#xD;Medicine.&amp;#xD;Milstein Chemistry Core Facility, Weill Cornell Medical College, New York, NY, 10065.&lt;/auth-address&gt;&lt;titles&gt;&lt;title&gt;Rapid, semi-quantitative assay to discriminate among compounds with activity against replicating or non-replicating Mycobacterium tuberculosis&lt;/title&gt;&lt;secondary-title&gt;Antimicrob Agents Chemother&lt;/secondary-title&gt;&lt;alt-title&gt;Antimicrobial agents and chemotherapy&lt;/alt-title&gt;&lt;/titles&gt;&lt;periodical&gt;&lt;full-title&gt;Antimicrob Agents Chemother&lt;/full-title&gt;&lt;/periodical&gt;&lt;alt-periodical&gt;&lt;full-title&gt;Antimicrob Agents Chemother&lt;/full-title&gt;&lt;abbr-1&gt;Antimicrobial agents and chemotherapy&lt;/abbr-1&gt;&lt;/alt-periodical&gt;&lt;dates&gt;&lt;year&gt;2015&lt;/year&gt;&lt;pub-dates&gt;&lt;date&gt;Aug 3&lt;/date&gt;&lt;/pub-dates&gt;&lt;/dates&gt;&lt;isbn&gt;1098-6596 (Electronic)&amp;#xD;0066-4804 (Linking)&lt;/isbn&gt;&lt;accession-num&gt;26239979&lt;/accession-num&gt;&lt;urls&gt;&lt;related-urls&gt;&lt;url&gt;http://www.ncbi.nlm.nih.gov/pubmed/26239979&lt;/url&gt;&lt;/related-urls&gt;&lt;/urls&gt;&lt;electronic-resource-num&gt;10.1128/AAC.00803-15&lt;/electronic-resource-num&gt;&lt;/record&gt;&lt;/Cite&gt;&lt;/EndNote&gt;</w:instrText>
        </w:r>
        <w:r w:rsidR="00A8021C" w:rsidRPr="0078181A">
          <w:fldChar w:fldCharType="separate"/>
        </w:r>
        <w:r w:rsidR="00A8021C" w:rsidRPr="0078181A">
          <w:rPr>
            <w:noProof/>
            <w:vertAlign w:val="superscript"/>
          </w:rPr>
          <w:t>7</w:t>
        </w:r>
        <w:r w:rsidR="00A8021C" w:rsidRPr="0078181A">
          <w:fldChar w:fldCharType="end"/>
        </w:r>
      </w:hyperlink>
      <w:r w:rsidR="001F56D2" w:rsidRPr="0078181A">
        <w:t xml:space="preserve">.  The CARA </w:t>
      </w:r>
      <w:r w:rsidR="007346E6" w:rsidRPr="0078181A">
        <w:t>serves as</w:t>
      </w:r>
      <w:r w:rsidR="001F56D2" w:rsidRPr="0078181A">
        <w:t xml:space="preserve"> an</w:t>
      </w:r>
      <w:r w:rsidRPr="0078181A">
        <w:t xml:space="preserve"> intermediate step between </w:t>
      </w:r>
      <w:r w:rsidR="00AD0896" w:rsidRPr="0078181A">
        <w:t>concentration</w:t>
      </w:r>
      <w:r w:rsidRPr="0078181A">
        <w:t>-response confirmation of primary screening hits and CFU assays</w:t>
      </w:r>
      <w:r w:rsidR="00815EDC" w:rsidRPr="0078181A">
        <w:t xml:space="preserve"> (</w:t>
      </w:r>
      <w:r w:rsidR="00815EDC" w:rsidRPr="0078181A">
        <w:rPr>
          <w:b/>
        </w:rPr>
        <w:t>Figure 1</w:t>
      </w:r>
      <w:r w:rsidR="00815EDC" w:rsidRPr="0078181A">
        <w:t>)</w:t>
      </w:r>
      <w:r w:rsidRPr="0078181A">
        <w:t>.</w:t>
      </w:r>
      <w:r w:rsidR="00A912F6" w:rsidRPr="0078181A">
        <w:t xml:space="preserve">  </w:t>
      </w:r>
      <w:r w:rsidR="007C2062" w:rsidRPr="0078181A">
        <w:t>Since a</w:t>
      </w:r>
      <w:r w:rsidR="00A912F6" w:rsidRPr="0078181A">
        <w:t xml:space="preserve"> single CARA plate can replace numerous microtiter plates required </w:t>
      </w:r>
      <w:r w:rsidR="007346E6" w:rsidRPr="0078181A">
        <w:t>to prepare</w:t>
      </w:r>
      <w:r w:rsidR="00A912F6" w:rsidRPr="0078181A">
        <w:t xml:space="preserve"> serial dilutions</w:t>
      </w:r>
      <w:r w:rsidR="007346E6" w:rsidRPr="0078181A">
        <w:t>,</w:t>
      </w:r>
      <w:r w:rsidR="00A912F6" w:rsidRPr="0078181A">
        <w:t xml:space="preserve"> and </w:t>
      </w:r>
      <w:r w:rsidR="007346E6" w:rsidRPr="0078181A">
        <w:t xml:space="preserve">agar-containing </w:t>
      </w:r>
      <w:r w:rsidR="00A912F6" w:rsidRPr="0078181A">
        <w:t xml:space="preserve">Petri plates used to enumerate surviving bacteria, the CARA </w:t>
      </w:r>
      <w:r w:rsidR="007C2062" w:rsidRPr="0078181A">
        <w:t>provides a simple means to</w:t>
      </w:r>
      <w:r w:rsidR="00A912F6" w:rsidRPr="0078181A">
        <w:t xml:space="preserve"> rapid</w:t>
      </w:r>
      <w:r w:rsidR="007C2062" w:rsidRPr="0078181A">
        <w:t>ly assess</w:t>
      </w:r>
      <w:r w:rsidR="00A912F6" w:rsidRPr="0078181A">
        <w:t xml:space="preserve"> a molecule’s activity </w:t>
      </w:r>
      <w:r w:rsidR="007C2062" w:rsidRPr="0078181A">
        <w:t>and</w:t>
      </w:r>
      <w:r w:rsidR="00A912F6" w:rsidRPr="0078181A">
        <w:t xml:space="preserve"> test multiple variables at once, including </w:t>
      </w:r>
      <w:r w:rsidR="00AD0896" w:rsidRPr="0078181A">
        <w:t xml:space="preserve">compound </w:t>
      </w:r>
      <w:r w:rsidR="007D61B1" w:rsidRPr="0078181A">
        <w:t>concentration</w:t>
      </w:r>
      <w:r w:rsidR="00A912F6" w:rsidRPr="0078181A">
        <w:t xml:space="preserve"> and time</w:t>
      </w:r>
      <w:r w:rsidR="007D61B1" w:rsidRPr="0078181A">
        <w:t xml:space="preserve"> of exposure</w:t>
      </w:r>
      <w:r w:rsidR="00AD0896" w:rsidRPr="0078181A">
        <w:t xml:space="preserve"> to the compound</w:t>
      </w:r>
      <w:r w:rsidR="00A912F6" w:rsidRPr="0078181A">
        <w:t>.</w:t>
      </w:r>
    </w:p>
    <w:p w14:paraId="169FBAEC" w14:textId="77777777" w:rsidR="00A912F6" w:rsidRPr="0078181A" w:rsidRDefault="00A912F6" w:rsidP="00C646AE">
      <w:pPr>
        <w:jc w:val="both"/>
      </w:pPr>
    </w:p>
    <w:p w14:paraId="0F945BD2" w14:textId="4BE112AC" w:rsidR="00E7705D" w:rsidRPr="0078181A" w:rsidRDefault="001A070B" w:rsidP="00C646AE">
      <w:pPr>
        <w:jc w:val="both"/>
      </w:pPr>
      <w:r w:rsidRPr="0078181A">
        <w:t xml:space="preserve">In a CFU assay, </w:t>
      </w:r>
      <w:r w:rsidR="00770AA4" w:rsidRPr="0078181A">
        <w:t>in addition to serial dilutions that often range up to 10</w:t>
      </w:r>
      <w:r w:rsidR="00770AA4" w:rsidRPr="0078181A">
        <w:rPr>
          <w:vertAlign w:val="superscript"/>
        </w:rPr>
        <w:t>6</w:t>
      </w:r>
      <w:r w:rsidR="00770AA4" w:rsidRPr="0078181A">
        <w:t>-fold, t</w:t>
      </w:r>
      <w:r w:rsidRPr="0078181A">
        <w:t>he agar plate t</w:t>
      </w:r>
      <w:r w:rsidR="00412D41" w:rsidRPr="0078181A">
        <w:t>ypically dilute</w:t>
      </w:r>
      <w:r w:rsidRPr="0078181A">
        <w:t>s</w:t>
      </w:r>
      <w:r w:rsidR="00412D41" w:rsidRPr="0078181A">
        <w:t xml:space="preserve"> </w:t>
      </w:r>
      <w:r w:rsidRPr="0078181A">
        <w:t xml:space="preserve">molecules by </w:t>
      </w:r>
      <w:r w:rsidR="00770AA4" w:rsidRPr="0078181A">
        <w:t xml:space="preserve">an additional </w:t>
      </w:r>
      <w:r w:rsidR="00412D41" w:rsidRPr="0078181A">
        <w:t xml:space="preserve">~ 800-fold (10 </w:t>
      </w:r>
      <w:r w:rsidR="00412D41" w:rsidRPr="0078181A">
        <w:rPr>
          <w:rFonts w:ascii="Symbol" w:hAnsi="Symbol"/>
        </w:rPr>
        <w:t></w:t>
      </w:r>
      <w:r w:rsidR="00412D41" w:rsidRPr="0078181A">
        <w:t xml:space="preserve">L onto </w:t>
      </w:r>
      <w:r w:rsidR="00770AA4" w:rsidRPr="0078181A">
        <w:t xml:space="preserve">8 mL in a tri-style Petri </w:t>
      </w:r>
      <w:r w:rsidR="00412D41" w:rsidRPr="0078181A">
        <w:t xml:space="preserve">plate). </w:t>
      </w:r>
      <w:r w:rsidR="00AD0896" w:rsidRPr="0078181A">
        <w:t>Our</w:t>
      </w:r>
      <w:r w:rsidR="00412D41" w:rsidRPr="0078181A">
        <w:t xml:space="preserve"> </w:t>
      </w:r>
      <w:r w:rsidR="00AD0896" w:rsidRPr="0078181A">
        <w:t xml:space="preserve">two-stage, </w:t>
      </w:r>
      <w:r w:rsidR="00412D41" w:rsidRPr="0078181A">
        <w:t>multi</w:t>
      </w:r>
      <w:r w:rsidRPr="0078181A">
        <w:t>-</w:t>
      </w:r>
      <w:r w:rsidR="00412D41" w:rsidRPr="0078181A">
        <w:t xml:space="preserve">stress </w:t>
      </w:r>
      <w:r w:rsidR="00AD0896" w:rsidRPr="0078181A">
        <w:t xml:space="preserve">screening assay for compounds active on </w:t>
      </w:r>
      <w:r w:rsidR="00412D41" w:rsidRPr="0078181A">
        <w:t>non-replicati</w:t>
      </w:r>
      <w:r w:rsidR="00AD0896" w:rsidRPr="0078181A">
        <w:t xml:space="preserve">ng </w:t>
      </w:r>
      <w:r w:rsidR="00AD0896" w:rsidRPr="0078181A">
        <w:rPr>
          <w:i/>
        </w:rPr>
        <w:t>M. tuberculosis</w:t>
      </w:r>
      <w:r w:rsidR="00AD0896" w:rsidRPr="0078181A">
        <w:t xml:space="preserve"> </w:t>
      </w:r>
      <w:r w:rsidR="00412D41" w:rsidRPr="0078181A">
        <w:t xml:space="preserve">has a carry-over factor of </w:t>
      </w:r>
      <w:r w:rsidR="007C5F61" w:rsidRPr="0078181A">
        <w:t>5-fold</w:t>
      </w:r>
      <w:r w:rsidR="00AD0896" w:rsidRPr="0078181A">
        <w:t xml:space="preserve">, that is, a compound present in the non-replicating stage of the assay is present at one-fifth the original concentration in the outgrowth (replicating) phase of the </w:t>
      </w:r>
      <w:r w:rsidR="00412D41" w:rsidRPr="0078181A">
        <w:t xml:space="preserve"> </w:t>
      </w:r>
      <w:r w:rsidR="00AD0896" w:rsidRPr="0078181A">
        <w:t xml:space="preserve">assay </w:t>
      </w:r>
      <w:hyperlink w:anchor="_ENREF_6" w:tooltip="Gold, 2012 #456" w:history="1">
        <w:r w:rsidR="00A8021C" w:rsidRPr="0078181A">
          <w:fldChar w:fldCharType="begin">
            <w:fldData xml:space="preserve">PEVuZE5vdGU+PENpdGU+PEF1dGhvcj5Hb2xkPC9BdXRob3I+PFllYXI+MjAxMjwvWWVhcj48UmVj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NjAwNC0xMTwvcGFnZXM+PHZvbHVtZT4xMDk8L3ZvbHVtZT48bnVtYmVyPjQwPC9u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</w:fldData>
          </w:fldChar>
        </w:r>
        <w:r w:rsidR="00A8021C" w:rsidRPr="0078181A">
          <w:instrText xml:space="preserve"> ADDIN EN.CITE </w:instrText>
        </w:r>
        <w:r w:rsidR="00A8021C" w:rsidRPr="0078181A">
          <w:fldChar w:fldCharType="begin">
            <w:fldData xml:space="preserve">PEVuZE5vdGU+PENpdGU+PEF1dGhvcj5Hb2xkPC9BdXRob3I+PFllYXI+MjAxMjwvWWVhcj48UmVj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NjAwNC0xMTwvcGFnZXM+PHZvbHVtZT4xMDk8L3ZvbHVtZT48bnVtYmVyPjQwPC9u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</w:fldData>
          </w:fldChar>
        </w:r>
        <w:r w:rsidR="00A8021C" w:rsidRPr="0078181A">
          <w:instrText xml:space="preserve"> ADDIN EN.CITE.DATA </w:instrText>
        </w:r>
        <w:r w:rsidR="00A8021C" w:rsidRPr="0078181A">
          <w:fldChar w:fldCharType="end"/>
        </w:r>
        <w:r w:rsidR="00A8021C" w:rsidRPr="0078181A">
          <w:fldChar w:fldCharType="separate"/>
        </w:r>
        <w:r w:rsidR="00A8021C" w:rsidRPr="0078181A">
          <w:rPr>
            <w:noProof/>
            <w:vertAlign w:val="superscript"/>
          </w:rPr>
          <w:t>6-9</w:t>
        </w:r>
        <w:r w:rsidR="00A8021C" w:rsidRPr="0078181A">
          <w:fldChar w:fldCharType="end"/>
        </w:r>
      </w:hyperlink>
      <w:r w:rsidR="00412D41" w:rsidRPr="0078181A">
        <w:t>.  The CARA mitigates carry-over effects by sequestering small molecules with activated charcoal.  T</w:t>
      </w:r>
      <w:r w:rsidR="00E7705D" w:rsidRPr="0078181A">
        <w:t xml:space="preserve">he majority of tuberculosis drugs and clinical candidates </w:t>
      </w:r>
      <w:r w:rsidR="00412D41" w:rsidRPr="0078181A">
        <w:t xml:space="preserve">bind activated charcoal </w:t>
      </w:r>
      <w:r w:rsidR="00E7705D" w:rsidRPr="0078181A">
        <w:t>rapidly and completely</w:t>
      </w:r>
      <w:r w:rsidR="00412D41" w:rsidRPr="0078181A">
        <w:t>, with the exception of the</w:t>
      </w:r>
      <w:r w:rsidR="00A912F6" w:rsidRPr="0078181A">
        <w:t xml:space="preserve"> aminoglycoside streptomycin</w:t>
      </w:r>
      <w:hyperlink w:anchor="_ENREF_7" w:tooltip="Gold, 2015 #503" w:history="1">
        <w:r w:rsidR="00A8021C" w:rsidRPr="0078181A">
          <w:fldChar w:fldCharType="begin"/>
        </w:r>
        <w:r w:rsidR="00A8021C" w:rsidRPr="0078181A">
          <w:instrText xml:space="preserve"> ADDIN EN.CITE &lt;EndNote&gt;&lt;Cite&gt;&lt;Author&gt;Gold&lt;/Author&gt;&lt;Year&gt;2015&lt;/Year&gt;&lt;RecNum&gt;503&lt;/RecNum&gt;&lt;DisplayText&gt;&lt;style face="superscript"&gt;7&lt;/style&gt;&lt;/DisplayText&gt;&lt;record&gt;&lt;rec-number&gt;503&lt;/rec-number&gt;&lt;foreign-keys&gt;&lt;key app="EN" db-id="29rsp2zv4sxee7e5exbxxr0zwxzvstxzfwdf" timestamp="1442607371"&gt;503&lt;/key&gt;&lt;/foreign-keys&gt;&lt;ref-type name="Journal Article"&gt;17&lt;/ref-type&gt;&lt;contributors&gt;&lt;authors&gt;&lt;author&gt;Gold, B.&lt;/author&gt;&lt;author&gt;Roberts, J.&lt;/author&gt;&lt;author&gt;Ling, Y.&lt;/author&gt;&lt;author&gt;Lopez Quezada, L.&lt;/author&gt;&lt;author&gt;Glasheen, J.&lt;/author&gt;&lt;author&gt;Ballinger, E.&lt;/author&gt;&lt;author&gt;Somersan-Karakaya, S.&lt;/author&gt;&lt;author&gt;Warrier, T.&lt;/author&gt;&lt;author&gt;Warren, J. D.&lt;/author&gt;&lt;author&gt;Nathan, C.&lt;/author&gt;&lt;/authors&gt;&lt;/contributors&gt;&lt;auth-address&gt;Departments of Microbiology &amp;amp; Immunology bsg2001@med.cornell.edu.&amp;#xD;Departments of Microbiology &amp;amp; Immunology.&amp;#xD;Medicine.&amp;#xD;Milstein Chemistry Core Facility, Weill Cornell Medical College, New York, NY, 10065.&lt;/auth-address&gt;&lt;titles&gt;&lt;title&gt;Rapid, semi-quantitative assay to discriminate among compounds with activity against replicating or non-replicating Mycobacterium tuberculosis&lt;/title&gt;&lt;secondary-title&gt;Antimicrob Agents Chemother&lt;/secondary-title&gt;&lt;alt-title&gt;Antimicrobial agents and chemotherapy&lt;/alt-title&gt;&lt;/titles&gt;&lt;periodical&gt;&lt;full-title&gt;Antimicrob Agents Chemother&lt;/full-title&gt;&lt;/periodical&gt;&lt;alt-periodical&gt;&lt;full-title&gt;Antimicrob Agents Chemother&lt;/full-title&gt;&lt;abbr-1&gt;Antimicrobial agents and chemotherapy&lt;/abbr-1&gt;&lt;/alt-periodical&gt;&lt;dates&gt;&lt;year&gt;2015&lt;/year&gt;&lt;pub-dates&gt;&lt;date&gt;Aug 3&lt;/date&gt;&lt;/pub-dates&gt;&lt;/dates&gt;&lt;isbn&gt;1098-6596 (Electronic)&amp;#xD;0066-4804 (Linking)&lt;/isbn&gt;&lt;accession-num&gt;26239979&lt;/accession-num&gt;&lt;urls&gt;&lt;related-urls&gt;&lt;url&gt;http://www.ncbi.nlm.nih.gov/pubmed/26239979&lt;/url&gt;&lt;/related-urls&gt;&lt;/urls&gt;&lt;electronic-resource-num&gt;10.1128/AAC.00803-15&lt;/electronic-resource-num&gt;&lt;/record&gt;&lt;/Cite&gt;&lt;/EndNote&gt;</w:instrText>
        </w:r>
        <w:r w:rsidR="00A8021C" w:rsidRPr="0078181A">
          <w:fldChar w:fldCharType="separate"/>
        </w:r>
        <w:r w:rsidR="00A8021C" w:rsidRPr="0078181A">
          <w:rPr>
            <w:noProof/>
            <w:vertAlign w:val="superscript"/>
          </w:rPr>
          <w:t>7</w:t>
        </w:r>
        <w:r w:rsidR="00A8021C" w:rsidRPr="0078181A">
          <w:fldChar w:fldCharType="end"/>
        </w:r>
      </w:hyperlink>
      <w:r w:rsidR="00A912F6" w:rsidRPr="0078181A">
        <w:t>.  Inclusion of a</w:t>
      </w:r>
      <w:r w:rsidR="00E7705D" w:rsidRPr="0078181A">
        <w:t xml:space="preserve">ctivated charcoal </w:t>
      </w:r>
      <w:r w:rsidR="00A912F6" w:rsidRPr="0078181A">
        <w:t>in agar plates for CFU assays</w:t>
      </w:r>
      <w:r w:rsidR="00552DAB" w:rsidRPr="0078181A">
        <w:t xml:space="preserve"> prevent</w:t>
      </w:r>
      <w:r w:rsidR="00A912F6" w:rsidRPr="0078181A">
        <w:t>ed</w:t>
      </w:r>
      <w:r w:rsidR="00552DAB" w:rsidRPr="0078181A">
        <w:t xml:space="preserve"> bacterial growth inhibition</w:t>
      </w:r>
      <w:r w:rsidR="00A912F6" w:rsidRPr="0078181A">
        <w:t>,</w:t>
      </w:r>
      <w:r w:rsidR="00552DAB" w:rsidRPr="0078181A">
        <w:t xml:space="preserve"> or </w:t>
      </w:r>
      <w:r w:rsidR="00A912F6" w:rsidRPr="0078181A">
        <w:t xml:space="preserve">bacterial </w:t>
      </w:r>
      <w:r w:rsidR="00552DAB" w:rsidRPr="0078181A">
        <w:t>kill</w:t>
      </w:r>
      <w:r w:rsidR="00A912F6" w:rsidRPr="0078181A">
        <w:t>,</w:t>
      </w:r>
      <w:r w:rsidR="00552DAB" w:rsidRPr="0078181A">
        <w:t xml:space="preserve"> by carried-over TMC207 and PA-824</w:t>
      </w:r>
      <w:r w:rsidR="00A912F6" w:rsidRPr="0078181A">
        <w:fldChar w:fldCharType="begin">
          <w:fldData xml:space="preserve">PEVuZE5vdGU+PENpdGU+PEF1dGhvcj5Hb2xkPC9BdXRob3I+PFllYXI+MjAxNTwvWWVhcj48UmVj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</w:fldData>
        </w:fldChar>
      </w:r>
      <w:r w:rsidR="00A912F6" w:rsidRPr="0078181A">
        <w:instrText xml:space="preserve"> ADDIN EN.CITE </w:instrText>
      </w:r>
      <w:r w:rsidR="00A912F6" w:rsidRPr="0078181A">
        <w:fldChar w:fldCharType="begin">
          <w:fldData xml:space="preserve">PEVuZE5vdGU+PENpdGU+PEF1dGhvcj5Hb2xkPC9BdXRob3I+PFllYXI+MjAxNTwvWWVhcj48UmVj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</w:fldData>
        </w:fldChar>
      </w:r>
      <w:r w:rsidR="00A912F6" w:rsidRPr="0078181A">
        <w:instrText xml:space="preserve"> ADDIN EN.CITE.DATA </w:instrText>
      </w:r>
      <w:r w:rsidR="00A912F6" w:rsidRPr="0078181A">
        <w:fldChar w:fldCharType="end"/>
      </w:r>
      <w:r w:rsidR="00A912F6" w:rsidRPr="0078181A">
        <w:fldChar w:fldCharType="separate"/>
      </w:r>
      <w:hyperlink w:anchor="_ENREF_7" w:tooltip="Gold, 2015 #503" w:history="1">
        <w:r w:rsidR="00A8021C" w:rsidRPr="0078181A">
          <w:rPr>
            <w:noProof/>
            <w:vertAlign w:val="superscript"/>
          </w:rPr>
          <w:t>7</w:t>
        </w:r>
      </w:hyperlink>
      <w:r w:rsidR="00A912F6" w:rsidRPr="0078181A">
        <w:rPr>
          <w:noProof/>
          <w:vertAlign w:val="superscript"/>
        </w:rPr>
        <w:t>,</w:t>
      </w:r>
      <w:hyperlink w:anchor="_ENREF_21" w:tooltip="Tasneen, 2015 #508" w:history="1">
        <w:r w:rsidR="00A8021C" w:rsidRPr="0078181A">
          <w:rPr>
            <w:noProof/>
            <w:vertAlign w:val="superscript"/>
          </w:rPr>
          <w:t>21</w:t>
        </w:r>
      </w:hyperlink>
      <w:r w:rsidR="00A912F6" w:rsidRPr="0078181A">
        <w:rPr>
          <w:noProof/>
          <w:vertAlign w:val="superscript"/>
        </w:rPr>
        <w:t>,</w:t>
      </w:r>
      <w:hyperlink w:anchor="_ENREF_22" w:tooltip="Grosset, 2013 #544" w:history="1">
        <w:r w:rsidR="00A8021C" w:rsidRPr="0078181A">
          <w:rPr>
            <w:noProof/>
            <w:vertAlign w:val="superscript"/>
          </w:rPr>
          <w:t>22</w:t>
        </w:r>
      </w:hyperlink>
      <w:r w:rsidR="00A912F6" w:rsidRPr="0078181A">
        <w:fldChar w:fldCharType="end"/>
      </w:r>
      <w:r w:rsidR="00552DAB" w:rsidRPr="0078181A">
        <w:t xml:space="preserve">.  </w:t>
      </w:r>
      <w:r w:rsidRPr="0078181A">
        <w:t>Thus, b</w:t>
      </w:r>
      <w:r w:rsidR="00E7705D" w:rsidRPr="0078181A">
        <w:t xml:space="preserve">y virtue of incorporating activated charcoal in the bacteriologic agar, the CARA </w:t>
      </w:r>
      <w:r w:rsidR="007C5F61" w:rsidRPr="0078181A">
        <w:t>is not dependent on</w:t>
      </w:r>
      <w:r w:rsidR="00E7705D" w:rsidRPr="0078181A">
        <w:t xml:space="preserve"> serial dilutions of cells and test agent.</w:t>
      </w:r>
    </w:p>
    <w:p w14:paraId="61CF5EF3" w14:textId="77777777" w:rsidR="00815EDC" w:rsidRPr="0078181A" w:rsidRDefault="00815EDC" w:rsidP="00C646AE">
      <w:pPr>
        <w:jc w:val="both"/>
      </w:pPr>
    </w:p>
    <w:p w14:paraId="6B7A86BD" w14:textId="54CCB56C" w:rsidR="00815EDC" w:rsidRPr="0078181A" w:rsidRDefault="00815EDC" w:rsidP="00C646AE">
      <w:pPr>
        <w:jc w:val="both"/>
      </w:pPr>
      <w:r w:rsidRPr="0078181A">
        <w:t>The CARA can help predict bacteriostatic or bactericidal impact of replicating actives and bactericidal impact of non-replicating actives.  In general, the CARA is used in parallel with standard MIC</w:t>
      </w:r>
      <w:r w:rsidRPr="0078181A">
        <w:rPr>
          <w:vertAlign w:val="subscript"/>
        </w:rPr>
        <w:t>90</w:t>
      </w:r>
      <w:r w:rsidRPr="0078181A">
        <w:t xml:space="preserve"> assays.  The predictive power of the CARA comes from comparing MIC</w:t>
      </w:r>
      <w:r w:rsidRPr="0078181A">
        <w:rPr>
          <w:vertAlign w:val="subscript"/>
        </w:rPr>
        <w:t>90</w:t>
      </w:r>
      <w:r w:rsidRPr="0078181A">
        <w:t xml:space="preserve"> and CARA results (</w:t>
      </w:r>
      <w:r w:rsidRPr="0078181A">
        <w:rPr>
          <w:b/>
        </w:rPr>
        <w:t>Figure 2</w:t>
      </w:r>
      <w:r w:rsidR="000C38E9" w:rsidRPr="0078181A">
        <w:rPr>
          <w:b/>
        </w:rPr>
        <w:t xml:space="preserve"> </w:t>
      </w:r>
      <w:r w:rsidR="000C38E9" w:rsidRPr="0078181A">
        <w:t>and</w:t>
      </w:r>
      <w:r w:rsidR="000C38E9" w:rsidRPr="0078181A">
        <w:rPr>
          <w:b/>
        </w:rPr>
        <w:t xml:space="preserve"> Table 1</w:t>
      </w:r>
      <w:r w:rsidRPr="0078181A">
        <w:t>).</w:t>
      </w:r>
      <w:r w:rsidR="000C38E9" w:rsidRPr="0078181A">
        <w:t xml:space="preserve"> When used to study anti</w:t>
      </w:r>
      <w:r w:rsidR="007C5F61" w:rsidRPr="0078181A">
        <w:t>-</w:t>
      </w:r>
      <w:r w:rsidR="000C38E9" w:rsidRPr="0078181A">
        <w:t>mycobacterial agents, the CARA can accurately predict activity that is replicating bactericidal (</w:t>
      </w:r>
      <w:r w:rsidR="000C38E9" w:rsidRPr="0078181A">
        <w:rPr>
          <w:b/>
        </w:rPr>
        <w:t xml:space="preserve">Figure </w:t>
      </w:r>
      <w:r w:rsidR="007C5F61" w:rsidRPr="0078181A">
        <w:rPr>
          <w:b/>
        </w:rPr>
        <w:t>4</w:t>
      </w:r>
      <w:r w:rsidR="000C38E9" w:rsidRPr="0078181A">
        <w:rPr>
          <w:b/>
        </w:rPr>
        <w:t>a</w:t>
      </w:r>
      <w:r w:rsidR="000C38E9" w:rsidRPr="0078181A">
        <w:t>), replicating bacteriostatic (</w:t>
      </w:r>
      <w:r w:rsidR="000C38E9" w:rsidRPr="0078181A">
        <w:rPr>
          <w:b/>
        </w:rPr>
        <w:t xml:space="preserve">Figure </w:t>
      </w:r>
      <w:r w:rsidR="007C5F61" w:rsidRPr="0078181A">
        <w:rPr>
          <w:b/>
        </w:rPr>
        <w:t>4</w:t>
      </w:r>
      <w:r w:rsidR="000C38E9" w:rsidRPr="0078181A">
        <w:rPr>
          <w:b/>
        </w:rPr>
        <w:t>b</w:t>
      </w:r>
      <w:r w:rsidR="000C38E9" w:rsidRPr="0078181A">
        <w:t xml:space="preserve">), non-replicating </w:t>
      </w:r>
      <w:r w:rsidR="007C5F61" w:rsidRPr="0078181A">
        <w:t xml:space="preserve">bactericidal </w:t>
      </w:r>
      <w:r w:rsidR="000C38E9" w:rsidRPr="0078181A">
        <w:t>(</w:t>
      </w:r>
      <w:r w:rsidR="000C38E9" w:rsidRPr="0078181A">
        <w:rPr>
          <w:b/>
        </w:rPr>
        <w:t xml:space="preserve">Figure </w:t>
      </w:r>
      <w:r w:rsidR="007C5F61" w:rsidRPr="0078181A">
        <w:rPr>
          <w:b/>
        </w:rPr>
        <w:t>4</w:t>
      </w:r>
      <w:r w:rsidR="000C38E9" w:rsidRPr="0078181A">
        <w:rPr>
          <w:b/>
        </w:rPr>
        <w:t>c</w:t>
      </w:r>
      <w:r w:rsidR="000C38E9" w:rsidRPr="0078181A">
        <w:t>), or dual active (</w:t>
      </w:r>
      <w:r w:rsidR="000C38E9" w:rsidRPr="0078181A">
        <w:rPr>
          <w:b/>
        </w:rPr>
        <w:t xml:space="preserve">Figure </w:t>
      </w:r>
      <w:r w:rsidR="007C5F61" w:rsidRPr="0078181A">
        <w:rPr>
          <w:b/>
        </w:rPr>
        <w:t>4</w:t>
      </w:r>
      <w:r w:rsidR="000C38E9" w:rsidRPr="0078181A">
        <w:rPr>
          <w:b/>
        </w:rPr>
        <w:t>d</w:t>
      </w:r>
      <w:r w:rsidR="000C38E9" w:rsidRPr="0078181A">
        <w:t>).  The CARA also permits simple evaluation of a compound’s activity across both dose and time</w:t>
      </w:r>
      <w:r w:rsidR="00D41C30" w:rsidRPr="0078181A">
        <w:t xml:space="preserve">. </w:t>
      </w:r>
      <w:r w:rsidR="00851588" w:rsidRPr="0078181A">
        <w:t xml:space="preserve"> </w:t>
      </w:r>
      <w:r w:rsidR="00D41C30" w:rsidRPr="0078181A">
        <w:t xml:space="preserve">CFU assays alone </w:t>
      </w:r>
      <w:r w:rsidR="00851588" w:rsidRPr="0078181A">
        <w:t xml:space="preserve">require a lot of effort and material </w:t>
      </w:r>
      <w:r w:rsidR="00D41C30" w:rsidRPr="0078181A">
        <w:t>to assess activity of a compound over a wide range of doses and times</w:t>
      </w:r>
      <w:r w:rsidR="00851588" w:rsidRPr="0078181A">
        <w:t>, but the</w:t>
      </w:r>
      <w:r w:rsidR="00D41C30" w:rsidRPr="0078181A">
        <w:t xml:space="preserve"> task becomes manageable when CARA results narrow the range of conditions </w:t>
      </w:r>
      <w:r w:rsidR="00320A9F" w:rsidRPr="0078181A">
        <w:t xml:space="preserve">to those in </w:t>
      </w:r>
      <w:r w:rsidR="00D41C30" w:rsidRPr="0078181A">
        <w:t xml:space="preserve">which </w:t>
      </w:r>
      <w:r w:rsidR="00320A9F" w:rsidRPr="0078181A">
        <w:t>the compound is demonstrably active</w:t>
      </w:r>
      <w:r w:rsidR="00D41C30" w:rsidRPr="0078181A">
        <w:t xml:space="preserve"> </w:t>
      </w:r>
      <w:r w:rsidR="00A0235F" w:rsidRPr="0078181A">
        <w:t>(</w:t>
      </w:r>
      <w:r w:rsidR="00A0235F" w:rsidRPr="0078181A">
        <w:rPr>
          <w:b/>
        </w:rPr>
        <w:t xml:space="preserve">Figure </w:t>
      </w:r>
      <w:r w:rsidR="007C5F61" w:rsidRPr="0078181A">
        <w:rPr>
          <w:b/>
        </w:rPr>
        <w:t>5</w:t>
      </w:r>
      <w:r w:rsidR="00A0235F" w:rsidRPr="0078181A">
        <w:t>)</w:t>
      </w:r>
      <w:r w:rsidR="000C38E9" w:rsidRPr="0078181A">
        <w:t>.</w:t>
      </w:r>
      <w:r w:rsidR="001631E3" w:rsidRPr="0078181A">
        <w:t xml:space="preserve">  </w:t>
      </w:r>
      <w:r w:rsidR="00B73752" w:rsidRPr="0078181A">
        <w:t xml:space="preserve"> </w:t>
      </w:r>
    </w:p>
    <w:p w14:paraId="6C0D610F" w14:textId="77777777" w:rsidR="000C38E9" w:rsidRPr="0078181A" w:rsidRDefault="000C38E9" w:rsidP="00C646AE">
      <w:pPr>
        <w:jc w:val="both"/>
      </w:pPr>
    </w:p>
    <w:p w14:paraId="732100C1" w14:textId="62D0C211" w:rsidR="00593B4E" w:rsidRPr="0078181A" w:rsidRDefault="006D2899" w:rsidP="00C646AE">
      <w:pPr>
        <w:jc w:val="both"/>
      </w:pPr>
      <w:r w:rsidRPr="0078181A">
        <w:t>While the</w:t>
      </w:r>
      <w:r w:rsidR="000C38E9" w:rsidRPr="0078181A">
        <w:t xml:space="preserve"> CARA has utility in studying the action of anti-infectives on mycobacteria</w:t>
      </w:r>
      <w:r w:rsidRPr="0078181A">
        <w:t>, th</w:t>
      </w:r>
      <w:r w:rsidR="00320A9F" w:rsidRPr="0078181A">
        <w:t>e</w:t>
      </w:r>
      <w:r w:rsidRPr="0078181A">
        <w:t xml:space="preserve"> assay has limitations</w:t>
      </w:r>
      <w:r w:rsidR="000C38E9" w:rsidRPr="0078181A">
        <w:t xml:space="preserve">.  </w:t>
      </w:r>
      <w:r w:rsidR="00CD642A" w:rsidRPr="0078181A">
        <w:t>The CARA has a</w:t>
      </w:r>
      <w:r w:rsidR="00A0235F" w:rsidRPr="0078181A">
        <w:t xml:space="preserve"> narrow dynamic range (2-3 log</w:t>
      </w:r>
      <w:r w:rsidR="00A0235F" w:rsidRPr="0078181A">
        <w:rPr>
          <w:vertAlign w:val="subscript"/>
        </w:rPr>
        <w:t>10</w:t>
      </w:r>
      <w:r w:rsidR="00A0235F" w:rsidRPr="0078181A">
        <w:t>)</w:t>
      </w:r>
      <w:r w:rsidR="004379DC" w:rsidRPr="0078181A">
        <w:t xml:space="preserve"> and may not be appropriate for conditions in which </w:t>
      </w:r>
      <w:r w:rsidR="00842EC0" w:rsidRPr="0078181A">
        <w:t>on</w:t>
      </w:r>
      <w:r w:rsidR="0078181A" w:rsidRPr="0078181A">
        <w:t>e</w:t>
      </w:r>
      <w:r w:rsidR="00842EC0" w:rsidRPr="0078181A">
        <w:t xml:space="preserve"> anticipates there may not be more than</w:t>
      </w:r>
      <w:r w:rsidR="004379DC" w:rsidRPr="0078181A">
        <w:t xml:space="preserve"> 2 to 3 log</w:t>
      </w:r>
      <w:r w:rsidR="004379DC" w:rsidRPr="0078181A">
        <w:rPr>
          <w:vertAlign w:val="subscript"/>
        </w:rPr>
        <w:t>10</w:t>
      </w:r>
      <w:r w:rsidR="004379DC" w:rsidRPr="0078181A">
        <w:t xml:space="preserve"> </w:t>
      </w:r>
      <w:r w:rsidR="00842EC0" w:rsidRPr="0078181A">
        <w:t xml:space="preserve">bacterial </w:t>
      </w:r>
      <w:r w:rsidR="004379DC" w:rsidRPr="0078181A">
        <w:t xml:space="preserve">kill.  </w:t>
      </w:r>
      <w:r w:rsidR="002D7AC8" w:rsidRPr="0078181A">
        <w:t>CARA</w:t>
      </w:r>
      <w:r w:rsidR="00A0235F" w:rsidRPr="0078181A">
        <w:t xml:space="preserve"> </w:t>
      </w:r>
      <w:r w:rsidR="000C38E9" w:rsidRPr="0078181A">
        <w:t xml:space="preserve">predictions require </w:t>
      </w:r>
      <w:r w:rsidR="00CD642A" w:rsidRPr="0078181A">
        <w:t>further study</w:t>
      </w:r>
      <w:r w:rsidR="000C38E9" w:rsidRPr="0078181A">
        <w:t xml:space="preserve"> using a more stringent and accurate method to enumerate bacterial numbers, such as a CFU assay.</w:t>
      </w:r>
      <w:r w:rsidR="001631E3" w:rsidRPr="0078181A">
        <w:t xml:space="preserve">  The post-antibiotic effect </w:t>
      </w:r>
      <w:r w:rsidR="0009173F" w:rsidRPr="0078181A">
        <w:t>of some anti-infectives</w:t>
      </w:r>
      <w:r w:rsidR="004379DC" w:rsidRPr="0078181A">
        <w:t>, such as PAS,</w:t>
      </w:r>
      <w:r w:rsidR="0009173F" w:rsidRPr="0078181A">
        <w:t xml:space="preserve"> </w:t>
      </w:r>
      <w:r w:rsidR="001631E3" w:rsidRPr="0078181A">
        <w:t xml:space="preserve">can confound the CARA </w:t>
      </w:r>
      <w:r w:rsidR="00B73752" w:rsidRPr="0078181A">
        <w:t>as a predictive tool to</w:t>
      </w:r>
      <w:r w:rsidR="001631E3" w:rsidRPr="0078181A">
        <w:t xml:space="preserve"> distinguish between </w:t>
      </w:r>
      <w:r w:rsidR="00320A9F" w:rsidRPr="0078181A">
        <w:t xml:space="preserve">compounds with </w:t>
      </w:r>
      <w:r w:rsidR="001631E3" w:rsidRPr="0078181A">
        <w:t>bactericidal and bacteriostatic</w:t>
      </w:r>
      <w:r w:rsidR="00C26624" w:rsidRPr="0078181A">
        <w:t xml:space="preserve"> </w:t>
      </w:r>
      <w:r w:rsidR="00320A9F" w:rsidRPr="0078181A">
        <w:t xml:space="preserve">activity against replicating </w:t>
      </w:r>
      <w:r w:rsidR="00320A9F" w:rsidRPr="0078181A">
        <w:rPr>
          <w:i/>
        </w:rPr>
        <w:t>M. tuberculosis</w:t>
      </w:r>
      <w:hyperlink w:anchor="_ENREF_7" w:tooltip="Gold, 2015 #503" w:history="1">
        <w:r w:rsidR="00A8021C" w:rsidRPr="0078181A">
          <w:fldChar w:fldCharType="begin"/>
        </w:r>
        <w:r w:rsidR="00A8021C" w:rsidRPr="0078181A">
          <w:instrText xml:space="preserve"> ADDIN EN.CITE &lt;EndNote&gt;&lt;Cite&gt;&lt;Author&gt;Gold&lt;/Author&gt;&lt;Year&gt;2015&lt;/Year&gt;&lt;RecNum&gt;503&lt;/RecNum&gt;&lt;DisplayText&gt;&lt;style face="superscript"&gt;7&lt;/style&gt;&lt;/DisplayText&gt;&lt;record&gt;&lt;rec-number&gt;503&lt;/rec-number&gt;&lt;foreign-keys&gt;&lt;key app="EN" db-id="29rsp2zv4sxee7e5exbxxr0zwxzvstxzfwdf" timestamp="1442607371"&gt;503&lt;/key&gt;&lt;/foreign-keys&gt;&lt;ref-type name="Journal Article"&gt;17&lt;/ref-type&gt;&lt;contributors&gt;&lt;authors&gt;&lt;author&gt;Gold, B.&lt;/author&gt;&lt;author&gt;Roberts, J.&lt;/author&gt;&lt;author&gt;Ling, Y.&lt;/author&gt;&lt;author&gt;Lopez Quezada, L.&lt;/author&gt;&lt;author&gt;Glasheen, J.&lt;/author&gt;&lt;author&gt;Ballinger, E.&lt;/author&gt;&lt;author&gt;Somersan-Karakaya, S.&lt;/author&gt;&lt;author&gt;Warrier, T.&lt;/author&gt;&lt;author&gt;Warren, J. D.&lt;/author&gt;&lt;author&gt;Nathan, C.&lt;/author&gt;&lt;/authors&gt;&lt;/contributors&gt;&lt;auth-address&gt;Departments of Microbiology &amp;amp; Immunology bsg2001@med.cornell.edu.&amp;#xD;Departments of Microbiology &amp;amp; Immunology.&amp;#xD;Medicine.&amp;#xD;Milstein Chemistry Core Facility, Weill Cornell Medical College, New York, NY, 10065.&lt;/auth-address&gt;&lt;titles&gt;&lt;title&gt;Rapid, semi-quantitative assay to discriminate among compounds with activity against replicating or non-replicating Mycobacterium tuberculosis&lt;/title&gt;&lt;secondary-title&gt;Antimicrob Agents Chemother&lt;/secondary-title&gt;&lt;alt-title&gt;Antimicrobial agents and chemotherapy&lt;/alt-title&gt;&lt;/titles&gt;&lt;periodical&gt;&lt;full-title&gt;Antimicrob Agents Chemother&lt;/full-title&gt;&lt;/periodical&gt;&lt;alt-periodical&gt;&lt;full-title&gt;Antimicrob Agents Chemother&lt;/full-title&gt;&lt;abbr-1&gt;Antimicrobial agents and chemotherapy&lt;/abbr-1&gt;&lt;/alt-periodical&gt;&lt;dates&gt;&lt;year&gt;2015&lt;/year&gt;&lt;pub-dates&gt;&lt;date&gt;Aug 3&lt;/date&gt;&lt;/pub-dates&gt;&lt;/dates&gt;&lt;isbn&gt;1098-6596 (Electronic)&amp;#xD;0066-4804 (Linking)&lt;/isbn&gt;&lt;accession-num&gt;26239979&lt;/accession-num&gt;&lt;urls&gt;&lt;related-urls&gt;&lt;url&gt;http://www.ncbi.nlm.nih.gov/pubmed/26239979&lt;/url&gt;&lt;/related-urls&gt;&lt;/urls&gt;&lt;electronic-resource-num&gt;10.1128/AAC.00803-15&lt;/electronic-resource-num&gt;&lt;/record&gt;&lt;/Cite&gt;&lt;/EndNote&gt;</w:instrText>
        </w:r>
        <w:r w:rsidR="00A8021C" w:rsidRPr="0078181A">
          <w:fldChar w:fldCharType="separate"/>
        </w:r>
        <w:r w:rsidR="00A8021C" w:rsidRPr="0078181A">
          <w:rPr>
            <w:noProof/>
            <w:vertAlign w:val="superscript"/>
          </w:rPr>
          <w:t>7</w:t>
        </w:r>
        <w:r w:rsidR="00A8021C" w:rsidRPr="0078181A">
          <w:fldChar w:fldCharType="end"/>
        </w:r>
      </w:hyperlink>
      <w:r w:rsidR="001631E3" w:rsidRPr="0078181A">
        <w:t>.</w:t>
      </w:r>
      <w:r w:rsidR="005B40D9" w:rsidRPr="0078181A">
        <w:t xml:space="preserve">    </w:t>
      </w:r>
      <w:r w:rsidR="000C38E9" w:rsidRPr="0078181A">
        <w:t xml:space="preserve"> </w:t>
      </w:r>
    </w:p>
    <w:p w14:paraId="51315765" w14:textId="77777777" w:rsidR="000E334D" w:rsidRPr="0078181A" w:rsidRDefault="000E334D" w:rsidP="00C646AE">
      <w:pPr>
        <w:jc w:val="both"/>
      </w:pPr>
    </w:p>
    <w:p w14:paraId="350F5986" w14:textId="360EBA7B" w:rsidR="004B2E16" w:rsidRPr="0078181A" w:rsidRDefault="000E334D" w:rsidP="00C646AE">
      <w:pPr>
        <w:jc w:val="both"/>
      </w:pPr>
      <w:r w:rsidRPr="0078181A">
        <w:lastRenderedPageBreak/>
        <w:t xml:space="preserve">There are </w:t>
      </w:r>
      <w:r w:rsidR="00001DBC" w:rsidRPr="0078181A">
        <w:t xml:space="preserve">two </w:t>
      </w:r>
      <w:r w:rsidR="00B3688A" w:rsidRPr="0078181A">
        <w:t xml:space="preserve">recommendations to improve the quality of </w:t>
      </w:r>
      <w:r w:rsidR="0062238A" w:rsidRPr="0078181A">
        <w:t xml:space="preserve">the </w:t>
      </w:r>
      <w:r w:rsidR="00B3688A" w:rsidRPr="0078181A">
        <w:t>CARA</w:t>
      </w:r>
      <w:r w:rsidR="00001DBC" w:rsidRPr="0078181A">
        <w:t xml:space="preserve">.  </w:t>
      </w:r>
      <w:r w:rsidR="000F34A1" w:rsidRPr="0078181A">
        <w:t xml:space="preserve">First, </w:t>
      </w:r>
      <w:r w:rsidR="00FC2ED7" w:rsidRPr="0078181A">
        <w:t>one must</w:t>
      </w:r>
      <w:r w:rsidR="000F34A1" w:rsidRPr="0078181A">
        <w:t xml:space="preserve"> pour </w:t>
      </w:r>
      <w:r w:rsidR="00001DBC" w:rsidRPr="0078181A">
        <w:t xml:space="preserve">CARA microplates </w:t>
      </w:r>
      <w:r w:rsidR="0076390C" w:rsidRPr="0078181A">
        <w:t>rapidly</w:t>
      </w:r>
      <w:r w:rsidR="0070615D" w:rsidRPr="0078181A">
        <w:t xml:space="preserve"> before the agar solidifies</w:t>
      </w:r>
      <w:r w:rsidR="0076390C" w:rsidRPr="0078181A">
        <w:t xml:space="preserve">, while maintaining </w:t>
      </w:r>
      <w:r w:rsidR="006428E0" w:rsidRPr="0078181A">
        <w:t xml:space="preserve">volumetric </w:t>
      </w:r>
      <w:r w:rsidR="0076390C" w:rsidRPr="0078181A">
        <w:t>accuracy and avoiding splashing</w:t>
      </w:r>
      <w:r w:rsidR="006428E0" w:rsidRPr="0078181A">
        <w:t xml:space="preserve"> outside of microwells</w:t>
      </w:r>
      <w:r w:rsidR="00001DBC" w:rsidRPr="0078181A">
        <w:t xml:space="preserve">.  </w:t>
      </w:r>
      <w:r w:rsidR="00944E79" w:rsidRPr="0078181A">
        <w:t>Regardless of the number of plates required, we</w:t>
      </w:r>
      <w:r w:rsidR="00001DBC" w:rsidRPr="0078181A">
        <w:t xml:space="preserve"> recommend making </w:t>
      </w:r>
      <w:r w:rsidR="00842EC0" w:rsidRPr="0078181A">
        <w:t xml:space="preserve">0.5- to </w:t>
      </w:r>
      <w:r w:rsidR="00C359C2" w:rsidRPr="0078181A">
        <w:t>1-liter</w:t>
      </w:r>
      <w:r w:rsidR="00001DBC" w:rsidRPr="0078181A">
        <w:t xml:space="preserve"> </w:t>
      </w:r>
      <w:r w:rsidR="0070615D" w:rsidRPr="0078181A">
        <w:t xml:space="preserve">batches </w:t>
      </w:r>
      <w:r w:rsidR="00001DBC" w:rsidRPr="0078181A">
        <w:t xml:space="preserve">of medium to help </w:t>
      </w:r>
      <w:r w:rsidR="00944E79" w:rsidRPr="0078181A">
        <w:t>maintain</w:t>
      </w:r>
      <w:r w:rsidR="00001DBC" w:rsidRPr="0078181A">
        <w:t xml:space="preserve"> the medium in liquid form </w:t>
      </w:r>
      <w:r w:rsidR="0070615D" w:rsidRPr="0078181A">
        <w:t>for the duration of the time required to</w:t>
      </w:r>
      <w:r w:rsidR="00001DBC" w:rsidRPr="0078181A">
        <w:t xml:space="preserve"> pour plates.  </w:t>
      </w:r>
      <w:r w:rsidR="00944E79" w:rsidRPr="0078181A">
        <w:t xml:space="preserve">Changing tips frequently </w:t>
      </w:r>
      <w:r w:rsidR="000F34A1" w:rsidRPr="0078181A">
        <w:t xml:space="preserve">while filling microplates with medium </w:t>
      </w:r>
      <w:r w:rsidR="008E193E" w:rsidRPr="0078181A">
        <w:t>avoids using partially clogged tips</w:t>
      </w:r>
      <w:r w:rsidR="00944E79" w:rsidRPr="0078181A">
        <w:t>.</w:t>
      </w:r>
      <w:r w:rsidR="00001DBC" w:rsidRPr="0078181A">
        <w:t xml:space="preserve">  Second, one </w:t>
      </w:r>
      <w:r w:rsidR="006E5D44" w:rsidRPr="0078181A">
        <w:t xml:space="preserve">must </w:t>
      </w:r>
      <w:r w:rsidR="00CC42B5" w:rsidRPr="0078181A">
        <w:t>minimize</w:t>
      </w:r>
      <w:r w:rsidR="006E5D44" w:rsidRPr="0078181A">
        <w:t xml:space="preserve"> </w:t>
      </w:r>
      <w:r w:rsidR="00B11E85" w:rsidRPr="0078181A">
        <w:t>artifactual</w:t>
      </w:r>
      <w:r w:rsidRPr="0078181A">
        <w:t xml:space="preserve"> variability in fluorescence between replicates.  </w:t>
      </w:r>
      <w:r w:rsidR="002C0C5C" w:rsidRPr="0078181A">
        <w:t>Mycob</w:t>
      </w:r>
      <w:r w:rsidRPr="0078181A">
        <w:t>acterial microcolonies</w:t>
      </w:r>
      <w:r w:rsidR="001C5BFD" w:rsidRPr="0078181A">
        <w:t xml:space="preserve">, in particular for pathogenic mycobacteria such as </w:t>
      </w:r>
      <w:r w:rsidR="001C5BFD" w:rsidRPr="0078181A">
        <w:rPr>
          <w:i/>
        </w:rPr>
        <w:t>M. tuberculosis</w:t>
      </w:r>
      <w:r w:rsidR="001C5BFD" w:rsidRPr="0078181A">
        <w:t>,</w:t>
      </w:r>
      <w:r w:rsidRPr="0078181A">
        <w:t xml:space="preserve"> </w:t>
      </w:r>
      <w:r w:rsidR="002C0C5C" w:rsidRPr="0078181A">
        <w:t>often</w:t>
      </w:r>
      <w:r w:rsidR="00FD32C7" w:rsidRPr="0078181A">
        <w:t xml:space="preserve"> grow erratically.  For example, microcolonies growing on</w:t>
      </w:r>
      <w:r w:rsidRPr="0078181A">
        <w:t xml:space="preserve"> the agar surface </w:t>
      </w:r>
      <w:r w:rsidR="002C0C5C" w:rsidRPr="0078181A">
        <w:t>may</w:t>
      </w:r>
      <w:r w:rsidR="00FD32C7" w:rsidRPr="0078181A">
        <w:t xml:space="preserve"> vary in size, </w:t>
      </w:r>
      <w:r w:rsidR="00C62AAD" w:rsidRPr="0078181A">
        <w:t xml:space="preserve">shape, height, </w:t>
      </w:r>
      <w:r w:rsidR="00FD32C7" w:rsidRPr="0078181A">
        <w:t xml:space="preserve">or may </w:t>
      </w:r>
      <w:r w:rsidR="00C62AAD" w:rsidRPr="0078181A">
        <w:t xml:space="preserve">extend </w:t>
      </w:r>
      <w:r w:rsidR="00ED717B" w:rsidRPr="0078181A">
        <w:t xml:space="preserve">up </w:t>
      </w:r>
      <w:r w:rsidR="00C62AAD" w:rsidRPr="0078181A">
        <w:t>to</w:t>
      </w:r>
      <w:r w:rsidR="00FD32C7" w:rsidRPr="0078181A">
        <w:t xml:space="preserve"> the interior walls of microplate wells</w:t>
      </w:r>
      <w:r w:rsidR="00C62AAD" w:rsidRPr="0078181A">
        <w:t>.</w:t>
      </w:r>
      <w:r w:rsidR="00FD32C7" w:rsidRPr="0078181A">
        <w:t xml:space="preserve"> </w:t>
      </w:r>
      <w:r w:rsidR="004501C5" w:rsidRPr="0078181A">
        <w:t xml:space="preserve">One challenge is to </w:t>
      </w:r>
      <w:r w:rsidR="00FD32C7" w:rsidRPr="0078181A">
        <w:t xml:space="preserve">cover all bacilli </w:t>
      </w:r>
      <w:r w:rsidR="00C62AAD" w:rsidRPr="0078181A">
        <w:t>uniformly</w:t>
      </w:r>
      <w:r w:rsidR="004501C5" w:rsidRPr="0078181A">
        <w:t xml:space="preserve"> with the developing reagent</w:t>
      </w:r>
      <w:r w:rsidR="00FD32C7" w:rsidRPr="0078181A">
        <w:t xml:space="preserve">.  </w:t>
      </w:r>
      <w:r w:rsidR="00F661C3" w:rsidRPr="0078181A">
        <w:t xml:space="preserve">Another hurdle is that after prolonged incubation at 37 °C, </w:t>
      </w:r>
      <w:r w:rsidR="0011176B" w:rsidRPr="0078181A">
        <w:t>the solid bacteriologic medium</w:t>
      </w:r>
      <w:r w:rsidR="00F661C3" w:rsidRPr="0078181A">
        <w:t xml:space="preserve"> of the CARA microplates may become dry and </w:t>
      </w:r>
      <w:r w:rsidR="000C773D" w:rsidRPr="0078181A">
        <w:t>prone to absorbing</w:t>
      </w:r>
      <w:r w:rsidR="00F661C3" w:rsidRPr="0078181A">
        <w:t xml:space="preserve"> the developing reagent.  Since</w:t>
      </w:r>
      <w:r w:rsidR="00C62AAD" w:rsidRPr="0078181A">
        <w:t xml:space="preserve"> a</w:t>
      </w:r>
      <w:r w:rsidR="00FD32C7" w:rsidRPr="0078181A">
        <w:t xml:space="preserve">ctivated charcoal can bind resazurin and quench </w:t>
      </w:r>
      <w:r w:rsidR="00B63FB9" w:rsidRPr="0078181A">
        <w:t>fluorescence</w:t>
      </w:r>
      <w:hyperlink w:anchor="_ENREF_28" w:tooltip="Gold, 2015 #936" w:history="1">
        <w:r w:rsidR="00B63FB9" w:rsidRPr="002A0FE0">
          <w:rPr>
            <w:vertAlign w:val="superscript"/>
          </w:rPr>
          <w:t>7</w:t>
        </w:r>
      </w:hyperlink>
      <w:r w:rsidR="00F661C3" w:rsidRPr="0078181A">
        <w:t>,</w:t>
      </w:r>
      <w:r w:rsidR="00FD32C7" w:rsidRPr="0078181A">
        <w:t xml:space="preserve"> there may be well-to-well variation due to </w:t>
      </w:r>
      <w:r w:rsidR="00F661C3" w:rsidRPr="0078181A">
        <w:t>dry wells</w:t>
      </w:r>
      <w:r w:rsidR="00FD32C7" w:rsidRPr="0078181A">
        <w:t xml:space="preserve"> </w:t>
      </w:r>
      <w:r w:rsidR="0011176B" w:rsidRPr="0078181A">
        <w:t>absorbing</w:t>
      </w:r>
      <w:r w:rsidR="00FD32C7" w:rsidRPr="0078181A">
        <w:t xml:space="preserve"> </w:t>
      </w:r>
      <w:r w:rsidR="0011176B" w:rsidRPr="0078181A">
        <w:t xml:space="preserve">the </w:t>
      </w:r>
      <w:r w:rsidR="00C62AAD" w:rsidRPr="0078181A">
        <w:t xml:space="preserve">resazurin </w:t>
      </w:r>
      <w:r w:rsidR="0011176B" w:rsidRPr="0078181A">
        <w:t xml:space="preserve">developing solution and </w:t>
      </w:r>
      <w:r w:rsidR="00803D68" w:rsidRPr="0078181A">
        <w:t xml:space="preserve">the </w:t>
      </w:r>
      <w:r w:rsidR="00D63268" w:rsidRPr="0078181A">
        <w:t>activated charcoal</w:t>
      </w:r>
      <w:r w:rsidR="0011176B" w:rsidRPr="0078181A">
        <w:t xml:space="preserve"> quenching </w:t>
      </w:r>
      <w:r w:rsidR="006F4BA2" w:rsidRPr="0078181A">
        <w:t xml:space="preserve">resazurin </w:t>
      </w:r>
      <w:r w:rsidR="0011176B" w:rsidRPr="0078181A">
        <w:t>fluorescence</w:t>
      </w:r>
      <w:r w:rsidR="00FD32C7" w:rsidRPr="0078181A">
        <w:t xml:space="preserve">.  </w:t>
      </w:r>
      <w:r w:rsidR="00C62AAD" w:rsidRPr="0078181A">
        <w:t>P</w:t>
      </w:r>
      <w:r w:rsidR="00FD32C7" w:rsidRPr="0078181A">
        <w:t>re-wetting</w:t>
      </w:r>
      <w:r w:rsidR="00A50718" w:rsidRPr="0078181A">
        <w:t xml:space="preserve"> the surface of</w:t>
      </w:r>
      <w:r w:rsidR="00FD32C7" w:rsidRPr="0078181A">
        <w:t xml:space="preserve"> all CARA microplate wells with PBS immediately before adding the developing reagent </w:t>
      </w:r>
      <w:r w:rsidR="0042538A" w:rsidRPr="0078181A">
        <w:t>mitigates</w:t>
      </w:r>
      <w:r w:rsidR="00FD32C7" w:rsidRPr="0078181A">
        <w:t xml:space="preserve"> both of these problems – </w:t>
      </w:r>
      <w:r w:rsidR="009F207E" w:rsidRPr="0078181A">
        <w:t xml:space="preserve">the developing reagent will reach </w:t>
      </w:r>
      <w:r w:rsidR="0011176B" w:rsidRPr="0078181A">
        <w:t>all mycobacterial colonies</w:t>
      </w:r>
      <w:r w:rsidR="00FD32C7" w:rsidRPr="0078181A">
        <w:t xml:space="preserve"> equally, and </w:t>
      </w:r>
      <w:r w:rsidR="009F207E" w:rsidRPr="0078181A">
        <w:t xml:space="preserve">the resazurin </w:t>
      </w:r>
      <w:r w:rsidR="00BD6692" w:rsidRPr="0078181A">
        <w:t>remains safely above the activated charcoal</w:t>
      </w:r>
      <w:r w:rsidR="004B2E16">
        <w:t xml:space="preserve">. </w:t>
      </w:r>
      <w:r w:rsidR="004B2E16" w:rsidRPr="004B2E16">
        <w:t>The</w:t>
      </w:r>
      <w:r w:rsidR="004B2E16" w:rsidRPr="00CC2F18">
        <w:t xml:space="preserve"> CARA may have applications in identifying</w:t>
      </w:r>
      <w:r w:rsidR="004B2E16" w:rsidRPr="004B2E16">
        <w:t xml:space="preserve"> and characterizing</w:t>
      </w:r>
      <w:r w:rsidR="004B2E16" w:rsidRPr="00CC2F18">
        <w:t xml:space="preserve"> phenotypes of </w:t>
      </w:r>
      <w:r w:rsidR="004B2E16" w:rsidRPr="004B2E16">
        <w:t>mycobacterial mutants, or in medium-throughput drug discovery assays for other bacterial species.</w:t>
      </w:r>
    </w:p>
    <w:p w14:paraId="7D075F8E" w14:textId="77777777" w:rsidR="00C872B8" w:rsidRPr="0078181A" w:rsidRDefault="00C872B8" w:rsidP="00C646AE">
      <w:pPr>
        <w:jc w:val="both"/>
        <w:rPr>
          <w:b/>
        </w:rPr>
      </w:pPr>
    </w:p>
    <w:p w14:paraId="264E26D1" w14:textId="519C2667" w:rsidR="00E23489" w:rsidRPr="0078181A" w:rsidRDefault="005659A9" w:rsidP="00C646AE">
      <w:pPr>
        <w:jc w:val="both"/>
        <w:rPr>
          <w:b/>
        </w:rPr>
      </w:pPr>
      <w:r w:rsidRPr="0078181A">
        <w:rPr>
          <w:b/>
        </w:rPr>
        <w:t xml:space="preserve">DISCLOSURES:  </w:t>
      </w:r>
      <w:r w:rsidR="00E23489" w:rsidRPr="0078181A">
        <w:t>There are no conflicts of interest to disclose.</w:t>
      </w:r>
    </w:p>
    <w:p w14:paraId="6CED19CC" w14:textId="77777777" w:rsidR="00E23489" w:rsidRPr="0078181A" w:rsidRDefault="00E23489" w:rsidP="00C646AE">
      <w:pPr>
        <w:jc w:val="both"/>
        <w:rPr>
          <w:b/>
        </w:rPr>
      </w:pPr>
    </w:p>
    <w:p w14:paraId="01088344" w14:textId="5C79550B" w:rsidR="00593B4E" w:rsidRPr="0078181A" w:rsidRDefault="005659A9" w:rsidP="00C646AE">
      <w:pPr>
        <w:jc w:val="both"/>
        <w:rPr>
          <w:rFonts w:ascii="Times" w:hAnsi="Times"/>
          <w:shd w:val="clear" w:color="auto" w:fill="FF9900"/>
        </w:rPr>
      </w:pPr>
      <w:r w:rsidRPr="0078181A">
        <w:rPr>
          <w:b/>
        </w:rPr>
        <w:t xml:space="preserve">ACKNOWLEDGEMENTS:  </w:t>
      </w:r>
      <w:r w:rsidR="00A6464F" w:rsidRPr="0078181A">
        <w:t xml:space="preserve">We are grateful to Kristin Burns-Huang for expert review of the manuscript and </w:t>
      </w:r>
      <w:r w:rsidR="009A1C9A" w:rsidRPr="0078181A">
        <w:t xml:space="preserve">J. David Warren (Weill Cornell Medical College) for </w:t>
      </w:r>
      <w:r w:rsidR="00EA0FED" w:rsidRPr="0078181A">
        <w:t xml:space="preserve">chemistry </w:t>
      </w:r>
      <w:r w:rsidR="009A1C9A" w:rsidRPr="0078181A">
        <w:t xml:space="preserve">assistance </w:t>
      </w:r>
      <w:r w:rsidR="00801051" w:rsidRPr="0078181A">
        <w:t>while developing</w:t>
      </w:r>
      <w:r w:rsidR="009A1C9A" w:rsidRPr="0078181A">
        <w:t xml:space="preserve"> the CARA.</w:t>
      </w:r>
      <w:r w:rsidR="00656E3E" w:rsidRPr="0078181A">
        <w:rPr>
          <w:rFonts w:ascii="Times" w:hAnsi="Times"/>
        </w:rPr>
        <w:t xml:space="preserve"> This work was supported by the TB Drug Accelerator Program of the Bill and Melinda Gates Foundation, the Abby and Howard P. Milstein Program in Translational Medicine, and an NIH TB Research Unit (U19 AI111143).  The Department of Microbiology and Immunology is supported by the William Randolph Hearst Foundation.  SSK was supported by NIH grant K08AI108799. </w:t>
      </w:r>
      <w:r w:rsidR="00656E3E" w:rsidRPr="0078181A">
        <w:rPr>
          <w:rFonts w:ascii="Times" w:hAnsi="Times"/>
          <w:shd w:val="clear" w:color="auto" w:fill="FF9900"/>
        </w:rPr>
        <w:t xml:space="preserve"> </w:t>
      </w:r>
      <w:r w:rsidR="00CA7C4D" w:rsidRPr="0078181A">
        <w:rPr>
          <w:rFonts w:ascii="Times" w:hAnsi="Times"/>
          <w:shd w:val="clear" w:color="auto" w:fill="FF9900"/>
        </w:rPr>
        <w:t xml:space="preserve"> </w:t>
      </w:r>
    </w:p>
    <w:p w14:paraId="34EE4880" w14:textId="77777777" w:rsidR="00C872B8" w:rsidRPr="0078181A" w:rsidRDefault="00C872B8" w:rsidP="00C646AE">
      <w:pPr>
        <w:jc w:val="both"/>
        <w:rPr>
          <w:b/>
        </w:rPr>
      </w:pPr>
    </w:p>
    <w:p w14:paraId="4898CAC7" w14:textId="33FE98FF" w:rsidR="00074C3A" w:rsidRPr="00466EBB" w:rsidRDefault="005659A9" w:rsidP="00C646AE">
      <w:pPr>
        <w:jc w:val="both"/>
        <w:rPr>
          <w:b/>
        </w:rPr>
      </w:pPr>
      <w:r w:rsidRPr="0078181A">
        <w:rPr>
          <w:b/>
        </w:rPr>
        <w:t>REFERENCES:</w:t>
      </w:r>
    </w:p>
    <w:p w14:paraId="3F799F5B" w14:textId="77777777" w:rsidR="00F409E8" w:rsidRPr="00466EBB" w:rsidRDefault="00F409E8" w:rsidP="00C646AE">
      <w:pPr>
        <w:jc w:val="both"/>
        <w:rPr>
          <w:b/>
        </w:rPr>
      </w:pPr>
    </w:p>
    <w:p w14:paraId="08EF6113" w14:textId="2D5B8308" w:rsidR="00A8021C" w:rsidRPr="002A0FE0" w:rsidRDefault="00070B15" w:rsidP="0078181A">
      <w:pPr>
        <w:pStyle w:val="EndNoteBibliography"/>
        <w:spacing w:after="240"/>
        <w:ind w:left="720" w:hanging="720"/>
        <w:rPr>
          <w:sz w:val="24"/>
        </w:rPr>
      </w:pPr>
      <w:r w:rsidRPr="002A0FE0">
        <w:rPr>
          <w:sz w:val="24"/>
        </w:rPr>
        <w:fldChar w:fldCharType="begin"/>
      </w:r>
      <w:r w:rsidRPr="00B970C0">
        <w:rPr>
          <w:sz w:val="24"/>
        </w:rPr>
        <w:instrText xml:space="preserve"> ADDIN EN.REFLIST </w:instrText>
      </w:r>
      <w:r w:rsidRPr="002A0FE0">
        <w:rPr>
          <w:sz w:val="24"/>
        </w:rPr>
        <w:fldChar w:fldCharType="separate"/>
      </w:r>
      <w:bookmarkStart w:id="1" w:name="_ENREF_1"/>
      <w:r w:rsidR="00A8021C" w:rsidRPr="002A0FE0">
        <w:rPr>
          <w:sz w:val="24"/>
        </w:rPr>
        <w:t>1</w:t>
      </w:r>
      <w:r w:rsidR="00A8021C" w:rsidRPr="002A0FE0">
        <w:rPr>
          <w:sz w:val="24"/>
        </w:rPr>
        <w:tab/>
        <w:t xml:space="preserve">Nathan, C. Fresh approaches to anti-infective therapies. </w:t>
      </w:r>
      <w:r w:rsidR="00A8021C" w:rsidRPr="002A0FE0">
        <w:rPr>
          <w:i/>
          <w:sz w:val="24"/>
        </w:rPr>
        <w:t>Sci</w:t>
      </w:r>
      <w:r w:rsidR="001C7419" w:rsidRPr="00B970C0">
        <w:rPr>
          <w:i/>
          <w:sz w:val="24"/>
        </w:rPr>
        <w:t>. Transl. M</w:t>
      </w:r>
      <w:r w:rsidR="00A8021C" w:rsidRPr="002A0FE0">
        <w:rPr>
          <w:i/>
          <w:sz w:val="24"/>
        </w:rPr>
        <w:t>edicine</w:t>
      </w:r>
      <w:r w:rsidR="00A8021C" w:rsidRPr="002A0FE0">
        <w:rPr>
          <w:sz w:val="24"/>
        </w:rPr>
        <w:t xml:space="preserve"> </w:t>
      </w:r>
      <w:r w:rsidR="00A8021C" w:rsidRPr="002A0FE0">
        <w:rPr>
          <w:b/>
          <w:sz w:val="24"/>
        </w:rPr>
        <w:t>4</w:t>
      </w:r>
      <w:r w:rsidR="00A8021C" w:rsidRPr="002A0FE0">
        <w:rPr>
          <w:sz w:val="24"/>
        </w:rPr>
        <w:t>, 140sr142, doi:10.1126/scitranslmed.3003081 (2012).</w:t>
      </w:r>
      <w:bookmarkEnd w:id="1"/>
    </w:p>
    <w:p w14:paraId="199FD884" w14:textId="77777777" w:rsidR="00A8021C" w:rsidRPr="002A0FE0" w:rsidRDefault="00A8021C" w:rsidP="0078181A">
      <w:pPr>
        <w:pStyle w:val="EndNoteBibliography"/>
        <w:spacing w:after="240"/>
        <w:ind w:left="720" w:hanging="720"/>
        <w:rPr>
          <w:sz w:val="24"/>
        </w:rPr>
      </w:pPr>
      <w:bookmarkStart w:id="2" w:name="_ENREF_2"/>
      <w:r w:rsidRPr="002A0FE0">
        <w:rPr>
          <w:sz w:val="24"/>
        </w:rPr>
        <w:t>2</w:t>
      </w:r>
      <w:r w:rsidRPr="002A0FE0">
        <w:rPr>
          <w:sz w:val="24"/>
        </w:rPr>
        <w:tab/>
        <w:t xml:space="preserve">Gomez, J. E. &amp; McKinney, J. D. M. tuberculosis persistence, latency, and drug tolerance. </w:t>
      </w:r>
      <w:r w:rsidRPr="002A0FE0">
        <w:rPr>
          <w:i/>
          <w:sz w:val="24"/>
        </w:rPr>
        <w:t>Tuberculosis (Edinb)</w:t>
      </w:r>
      <w:r w:rsidRPr="002A0FE0">
        <w:rPr>
          <w:sz w:val="24"/>
        </w:rPr>
        <w:t xml:space="preserve"> </w:t>
      </w:r>
      <w:r w:rsidRPr="002A0FE0">
        <w:rPr>
          <w:b/>
          <w:sz w:val="24"/>
        </w:rPr>
        <w:t>84</w:t>
      </w:r>
      <w:r w:rsidRPr="002A0FE0">
        <w:rPr>
          <w:sz w:val="24"/>
        </w:rPr>
        <w:t>, 29-44, doi:S1472979203000866 [pii] (2004).</w:t>
      </w:r>
      <w:bookmarkEnd w:id="2"/>
    </w:p>
    <w:p w14:paraId="15016826" w14:textId="77777777" w:rsidR="00A8021C" w:rsidRPr="002A0FE0" w:rsidRDefault="00A8021C" w:rsidP="0078181A">
      <w:pPr>
        <w:pStyle w:val="EndNoteBibliography"/>
        <w:spacing w:after="240"/>
        <w:ind w:left="720" w:hanging="720"/>
        <w:rPr>
          <w:sz w:val="24"/>
        </w:rPr>
      </w:pPr>
      <w:bookmarkStart w:id="3" w:name="_ENREF_3"/>
      <w:r w:rsidRPr="002A0FE0">
        <w:rPr>
          <w:sz w:val="24"/>
        </w:rPr>
        <w:t>3</w:t>
      </w:r>
      <w:r w:rsidRPr="002A0FE0">
        <w:rPr>
          <w:sz w:val="24"/>
        </w:rPr>
        <w:tab/>
        <w:t xml:space="preserve">Balaban, N. Q., Merrin, J., Chait, R., Kowalik, L. &amp; Leibler, S. Bacterial persistence as a phenotypic switch. </w:t>
      </w:r>
      <w:r w:rsidRPr="002A0FE0">
        <w:rPr>
          <w:i/>
          <w:sz w:val="24"/>
        </w:rPr>
        <w:t>Science</w:t>
      </w:r>
      <w:r w:rsidRPr="002A0FE0">
        <w:rPr>
          <w:sz w:val="24"/>
        </w:rPr>
        <w:t xml:space="preserve"> </w:t>
      </w:r>
      <w:r w:rsidRPr="002A0FE0">
        <w:rPr>
          <w:b/>
          <w:sz w:val="24"/>
        </w:rPr>
        <w:t>305</w:t>
      </w:r>
      <w:r w:rsidRPr="002A0FE0">
        <w:rPr>
          <w:sz w:val="24"/>
        </w:rPr>
        <w:t>, 1622-1625, doi:10.1126/science.1099390 (2004).</w:t>
      </w:r>
      <w:bookmarkEnd w:id="3"/>
    </w:p>
    <w:p w14:paraId="1FFEB470" w14:textId="6B60CD4D" w:rsidR="00A8021C" w:rsidRPr="002A0FE0" w:rsidRDefault="00A8021C" w:rsidP="0078181A">
      <w:pPr>
        <w:pStyle w:val="EndNoteBibliography"/>
        <w:spacing w:after="240"/>
        <w:ind w:left="720" w:hanging="720"/>
        <w:rPr>
          <w:sz w:val="24"/>
        </w:rPr>
      </w:pPr>
      <w:bookmarkStart w:id="4" w:name="_ENREF_4"/>
      <w:r w:rsidRPr="002A0FE0">
        <w:rPr>
          <w:sz w:val="24"/>
        </w:rPr>
        <w:t>4</w:t>
      </w:r>
      <w:r w:rsidRPr="002A0FE0">
        <w:rPr>
          <w:sz w:val="24"/>
        </w:rPr>
        <w:tab/>
        <w:t>Bigger, J. Treatment of staphylococcal infections with penicillin by intermittent sterilisation.</w:t>
      </w:r>
      <w:r w:rsidRPr="002A0FE0">
        <w:rPr>
          <w:i/>
          <w:sz w:val="24"/>
        </w:rPr>
        <w:t>Lancet</w:t>
      </w:r>
      <w:r w:rsidRPr="002A0FE0">
        <w:rPr>
          <w:sz w:val="24"/>
        </w:rPr>
        <w:t xml:space="preserve"> </w:t>
      </w:r>
      <w:r w:rsidRPr="002A0FE0">
        <w:rPr>
          <w:b/>
          <w:sz w:val="24"/>
        </w:rPr>
        <w:t>244</w:t>
      </w:r>
      <w:r w:rsidRPr="002A0FE0">
        <w:rPr>
          <w:sz w:val="24"/>
        </w:rPr>
        <w:t>, 497-500 (1944).</w:t>
      </w:r>
      <w:bookmarkEnd w:id="4"/>
    </w:p>
    <w:p w14:paraId="5015631F" w14:textId="393DA644" w:rsidR="00A8021C" w:rsidRPr="002A0FE0" w:rsidRDefault="00A8021C" w:rsidP="0078181A">
      <w:pPr>
        <w:pStyle w:val="EndNoteBibliography"/>
        <w:spacing w:after="240"/>
        <w:ind w:left="720" w:hanging="720"/>
        <w:rPr>
          <w:sz w:val="24"/>
        </w:rPr>
      </w:pPr>
      <w:bookmarkStart w:id="5" w:name="_ENREF_5"/>
      <w:r w:rsidRPr="002A0FE0">
        <w:rPr>
          <w:sz w:val="24"/>
        </w:rPr>
        <w:t>5</w:t>
      </w:r>
      <w:r w:rsidRPr="002A0FE0">
        <w:rPr>
          <w:sz w:val="24"/>
        </w:rPr>
        <w:tab/>
        <w:t>Bryk, R.</w:t>
      </w:r>
      <w:r w:rsidRPr="002A0FE0">
        <w:rPr>
          <w:i/>
          <w:sz w:val="24"/>
        </w:rPr>
        <w:t xml:space="preserve"> et al.</w:t>
      </w:r>
      <w:r w:rsidRPr="002A0FE0">
        <w:rPr>
          <w:sz w:val="24"/>
        </w:rPr>
        <w:t xml:space="preserve"> Selective killing of nonreplicating mycobacteria. </w:t>
      </w:r>
      <w:r w:rsidRPr="002A0FE0">
        <w:rPr>
          <w:i/>
          <w:sz w:val="24"/>
        </w:rPr>
        <w:t xml:space="preserve">Cell </w:t>
      </w:r>
      <w:r w:rsidR="00105DC6" w:rsidRPr="002A0FE0">
        <w:rPr>
          <w:i/>
          <w:sz w:val="24"/>
        </w:rPr>
        <w:t>H</w:t>
      </w:r>
      <w:r w:rsidRPr="002A0FE0">
        <w:rPr>
          <w:i/>
          <w:sz w:val="24"/>
        </w:rPr>
        <w:t xml:space="preserve">ost </w:t>
      </w:r>
      <w:r w:rsidR="00105DC6" w:rsidRPr="002A0FE0">
        <w:rPr>
          <w:i/>
          <w:sz w:val="24"/>
        </w:rPr>
        <w:t>M</w:t>
      </w:r>
      <w:r w:rsidRPr="002A0FE0">
        <w:rPr>
          <w:i/>
          <w:sz w:val="24"/>
        </w:rPr>
        <w:t>icrobe</w:t>
      </w:r>
      <w:r w:rsidRPr="002A0FE0">
        <w:rPr>
          <w:sz w:val="24"/>
        </w:rPr>
        <w:t xml:space="preserve"> </w:t>
      </w:r>
      <w:r w:rsidRPr="002A0FE0">
        <w:rPr>
          <w:b/>
          <w:sz w:val="24"/>
        </w:rPr>
        <w:t>3</w:t>
      </w:r>
      <w:r w:rsidRPr="002A0FE0">
        <w:rPr>
          <w:sz w:val="24"/>
        </w:rPr>
        <w:t>, 137-145, doi:10.1016/j.chom.2008.02.003 (2008).</w:t>
      </w:r>
      <w:bookmarkEnd w:id="5"/>
    </w:p>
    <w:p w14:paraId="407044EE" w14:textId="50666C02" w:rsidR="00A8021C" w:rsidRPr="00B970C0" w:rsidRDefault="00A8021C" w:rsidP="0078181A">
      <w:pPr>
        <w:pStyle w:val="EndNoteBibliography"/>
        <w:ind w:left="720" w:hanging="720"/>
        <w:rPr>
          <w:sz w:val="24"/>
        </w:rPr>
      </w:pPr>
      <w:bookmarkStart w:id="6" w:name="_ENREF_6"/>
      <w:r w:rsidRPr="002A0FE0">
        <w:rPr>
          <w:sz w:val="24"/>
        </w:rPr>
        <w:lastRenderedPageBreak/>
        <w:t>6</w:t>
      </w:r>
      <w:r w:rsidRPr="002A0FE0">
        <w:rPr>
          <w:sz w:val="24"/>
        </w:rPr>
        <w:tab/>
        <w:t>Gold, B.</w:t>
      </w:r>
      <w:r w:rsidRPr="002A0FE0">
        <w:rPr>
          <w:i/>
          <w:sz w:val="24"/>
        </w:rPr>
        <w:t xml:space="preserve"> et al.</w:t>
      </w:r>
      <w:r w:rsidRPr="002A0FE0">
        <w:rPr>
          <w:sz w:val="24"/>
        </w:rPr>
        <w:t xml:space="preserve"> Nonsteroidal anti-inflammatory drug sensitizes </w:t>
      </w:r>
      <w:r w:rsidRPr="002A0FE0">
        <w:rPr>
          <w:i/>
          <w:sz w:val="24"/>
        </w:rPr>
        <w:t>Mycobacterium tuberculosis</w:t>
      </w:r>
      <w:r w:rsidRPr="002A0FE0">
        <w:rPr>
          <w:sz w:val="24"/>
        </w:rPr>
        <w:t xml:space="preserve"> to endogenous and exogenous antimicrobials. </w:t>
      </w:r>
      <w:r w:rsidR="00F409E8" w:rsidRPr="00B970C0">
        <w:rPr>
          <w:i/>
          <w:sz w:val="24"/>
        </w:rPr>
        <w:t>Proc</w:t>
      </w:r>
      <w:r w:rsidR="001C7419" w:rsidRPr="00B970C0">
        <w:rPr>
          <w:i/>
          <w:sz w:val="24"/>
        </w:rPr>
        <w:t>.</w:t>
      </w:r>
      <w:r w:rsidR="00F409E8" w:rsidRPr="00B970C0">
        <w:rPr>
          <w:i/>
          <w:sz w:val="24"/>
        </w:rPr>
        <w:t xml:space="preserve"> Natl</w:t>
      </w:r>
      <w:r w:rsidR="001C7419" w:rsidRPr="00B970C0">
        <w:rPr>
          <w:i/>
          <w:sz w:val="24"/>
        </w:rPr>
        <w:t>.</w:t>
      </w:r>
      <w:r w:rsidR="00F409E8" w:rsidRPr="00B970C0">
        <w:rPr>
          <w:i/>
          <w:sz w:val="24"/>
        </w:rPr>
        <w:t xml:space="preserve"> Acad</w:t>
      </w:r>
      <w:r w:rsidR="001C7419" w:rsidRPr="00B970C0">
        <w:rPr>
          <w:i/>
          <w:sz w:val="24"/>
        </w:rPr>
        <w:t>.</w:t>
      </w:r>
      <w:r w:rsidR="00F409E8" w:rsidRPr="00B970C0">
        <w:rPr>
          <w:i/>
          <w:sz w:val="24"/>
        </w:rPr>
        <w:t xml:space="preserve"> Sci</w:t>
      </w:r>
      <w:r w:rsidR="001C7419" w:rsidRPr="00B970C0">
        <w:rPr>
          <w:i/>
          <w:sz w:val="24"/>
        </w:rPr>
        <w:t>.</w:t>
      </w:r>
      <w:r w:rsidR="00F409E8" w:rsidRPr="00B970C0">
        <w:rPr>
          <w:i/>
          <w:sz w:val="24"/>
        </w:rPr>
        <w:t xml:space="preserve"> U</w:t>
      </w:r>
      <w:r w:rsidR="001C7419" w:rsidRPr="00B970C0">
        <w:rPr>
          <w:i/>
          <w:sz w:val="24"/>
        </w:rPr>
        <w:t>.</w:t>
      </w:r>
      <w:r w:rsidR="00F409E8" w:rsidRPr="00B970C0">
        <w:rPr>
          <w:i/>
          <w:sz w:val="24"/>
        </w:rPr>
        <w:t>S</w:t>
      </w:r>
      <w:r w:rsidR="001C7419" w:rsidRPr="00B970C0">
        <w:rPr>
          <w:i/>
          <w:sz w:val="24"/>
        </w:rPr>
        <w:t>.</w:t>
      </w:r>
      <w:r w:rsidR="00F409E8" w:rsidRPr="00B970C0">
        <w:rPr>
          <w:i/>
          <w:sz w:val="24"/>
        </w:rPr>
        <w:t>A</w:t>
      </w:r>
      <w:r w:rsidR="001C7419" w:rsidRPr="00B970C0">
        <w:rPr>
          <w:i/>
          <w:sz w:val="24"/>
        </w:rPr>
        <w:t>.</w:t>
      </w:r>
      <w:r w:rsidRPr="002A0FE0">
        <w:rPr>
          <w:sz w:val="24"/>
        </w:rPr>
        <w:t xml:space="preserve"> </w:t>
      </w:r>
      <w:r w:rsidRPr="002A0FE0">
        <w:rPr>
          <w:b/>
          <w:sz w:val="24"/>
        </w:rPr>
        <w:t>109</w:t>
      </w:r>
      <w:r w:rsidRPr="002A0FE0">
        <w:rPr>
          <w:sz w:val="24"/>
        </w:rPr>
        <w:t>, 16004-16011, doi:10.1073/pnas.1214188109 (2012).</w:t>
      </w:r>
      <w:bookmarkEnd w:id="6"/>
    </w:p>
    <w:p w14:paraId="4359B81D" w14:textId="77777777" w:rsidR="001C7419" w:rsidRPr="002A0FE0" w:rsidRDefault="001C7419" w:rsidP="0078181A">
      <w:pPr>
        <w:pStyle w:val="EndNoteBibliography"/>
        <w:ind w:left="720" w:hanging="720"/>
        <w:rPr>
          <w:sz w:val="24"/>
        </w:rPr>
      </w:pPr>
    </w:p>
    <w:p w14:paraId="271A777B" w14:textId="4C805EA1" w:rsidR="00A8021C" w:rsidRPr="002A0FE0" w:rsidRDefault="00A8021C" w:rsidP="0078181A">
      <w:pPr>
        <w:pStyle w:val="EndNoteBibliography"/>
        <w:spacing w:after="240"/>
        <w:ind w:left="720" w:hanging="720"/>
        <w:rPr>
          <w:sz w:val="24"/>
        </w:rPr>
      </w:pPr>
      <w:bookmarkStart w:id="7" w:name="_ENREF_7"/>
      <w:r w:rsidRPr="002A0FE0">
        <w:rPr>
          <w:sz w:val="24"/>
        </w:rPr>
        <w:t>7</w:t>
      </w:r>
      <w:r w:rsidRPr="002A0FE0">
        <w:rPr>
          <w:sz w:val="24"/>
        </w:rPr>
        <w:tab/>
        <w:t>Gold, B.</w:t>
      </w:r>
      <w:r w:rsidRPr="002A0FE0">
        <w:rPr>
          <w:i/>
          <w:sz w:val="24"/>
        </w:rPr>
        <w:t xml:space="preserve"> et al.</w:t>
      </w:r>
      <w:r w:rsidRPr="002A0FE0">
        <w:rPr>
          <w:sz w:val="24"/>
        </w:rPr>
        <w:t xml:space="preserve"> Rapid, semi-quantitative assay to discriminate among compounds with activity against replicating or non-replicating </w:t>
      </w:r>
      <w:r w:rsidRPr="002A0FE0">
        <w:rPr>
          <w:i/>
          <w:sz w:val="24"/>
        </w:rPr>
        <w:t>Mycobacterium tuberculosis</w:t>
      </w:r>
      <w:r w:rsidRPr="002A0FE0">
        <w:rPr>
          <w:sz w:val="24"/>
        </w:rPr>
        <w:t xml:space="preserve">. </w:t>
      </w:r>
      <w:r w:rsidRPr="002A0FE0">
        <w:rPr>
          <w:i/>
          <w:sz w:val="24"/>
        </w:rPr>
        <w:t>Antimicrob</w:t>
      </w:r>
      <w:r w:rsidR="001C7419" w:rsidRPr="00B970C0">
        <w:rPr>
          <w:i/>
          <w:sz w:val="24"/>
        </w:rPr>
        <w:t>.</w:t>
      </w:r>
      <w:r w:rsidRPr="002A0FE0">
        <w:rPr>
          <w:i/>
          <w:sz w:val="24"/>
        </w:rPr>
        <w:t xml:space="preserve"> Agents Chemother</w:t>
      </w:r>
      <w:r w:rsidR="001C7419" w:rsidRPr="00B970C0">
        <w:rPr>
          <w:i/>
          <w:sz w:val="24"/>
        </w:rPr>
        <w:t>.</w:t>
      </w:r>
      <w:r w:rsidRPr="002A0FE0">
        <w:rPr>
          <w:sz w:val="24"/>
        </w:rPr>
        <w:t>,</w:t>
      </w:r>
      <w:r w:rsidR="00B63FB9" w:rsidRPr="00B970C0">
        <w:rPr>
          <w:sz w:val="24"/>
        </w:rPr>
        <w:t xml:space="preserve"> 59, 6521-6538,</w:t>
      </w:r>
      <w:r w:rsidRPr="002A0FE0">
        <w:rPr>
          <w:sz w:val="24"/>
        </w:rPr>
        <w:t xml:space="preserve"> doi:10.1128/AAC.00803-15 (2015).</w:t>
      </w:r>
      <w:bookmarkEnd w:id="7"/>
    </w:p>
    <w:p w14:paraId="6E1B83CE" w14:textId="77777777" w:rsidR="00A8021C" w:rsidRPr="002A0FE0" w:rsidRDefault="00A8021C" w:rsidP="0078181A">
      <w:pPr>
        <w:pStyle w:val="EndNoteBibliography"/>
        <w:spacing w:after="240"/>
        <w:ind w:left="720" w:hanging="720"/>
        <w:rPr>
          <w:sz w:val="24"/>
        </w:rPr>
      </w:pPr>
      <w:bookmarkStart w:id="8" w:name="_ENREF_8"/>
      <w:r w:rsidRPr="002A0FE0">
        <w:rPr>
          <w:sz w:val="24"/>
        </w:rPr>
        <w:t>8</w:t>
      </w:r>
      <w:r w:rsidRPr="002A0FE0">
        <w:rPr>
          <w:sz w:val="24"/>
        </w:rPr>
        <w:tab/>
        <w:t xml:space="preserve">Gold, B., Warrier, T. &amp; Nathan, C. in </w:t>
      </w:r>
      <w:r w:rsidRPr="002A0FE0">
        <w:rPr>
          <w:i/>
          <w:sz w:val="24"/>
        </w:rPr>
        <w:t>Mycobacteria Protocols, Methods in Molecular Biology</w:t>
      </w:r>
      <w:r w:rsidRPr="002A0FE0">
        <w:rPr>
          <w:sz w:val="24"/>
        </w:rPr>
        <w:t xml:space="preserve"> Vol. 1285  eds T. Parish &amp; D. Roberts)  293-315 (Springer, 2015).</w:t>
      </w:r>
      <w:bookmarkEnd w:id="8"/>
    </w:p>
    <w:p w14:paraId="70B18F38" w14:textId="3629D589" w:rsidR="00A8021C" w:rsidRPr="002A0FE0" w:rsidRDefault="00A8021C" w:rsidP="0078181A">
      <w:pPr>
        <w:pStyle w:val="EndNoteBibliography"/>
        <w:spacing w:after="240"/>
        <w:ind w:left="720" w:hanging="720"/>
        <w:rPr>
          <w:sz w:val="24"/>
        </w:rPr>
      </w:pPr>
      <w:bookmarkStart w:id="9" w:name="_ENREF_9"/>
      <w:r w:rsidRPr="002A0FE0">
        <w:rPr>
          <w:sz w:val="24"/>
        </w:rPr>
        <w:t>9</w:t>
      </w:r>
      <w:r w:rsidRPr="002A0FE0">
        <w:rPr>
          <w:sz w:val="24"/>
        </w:rPr>
        <w:tab/>
        <w:t>Warrier, T.</w:t>
      </w:r>
      <w:r w:rsidRPr="002A0FE0">
        <w:rPr>
          <w:i/>
          <w:sz w:val="24"/>
        </w:rPr>
        <w:t xml:space="preserve"> et al.</w:t>
      </w:r>
      <w:r w:rsidRPr="002A0FE0">
        <w:rPr>
          <w:sz w:val="24"/>
        </w:rPr>
        <w:t xml:space="preserve"> Identification of Novel Anti-mycobacterial Compounds by Screening a Pharmaceutical Small-Molecule Library against Nonreplicating </w:t>
      </w:r>
      <w:r w:rsidRPr="002A0FE0">
        <w:rPr>
          <w:i/>
          <w:sz w:val="24"/>
        </w:rPr>
        <w:t>Mycobacterium tuberculosis</w:t>
      </w:r>
      <w:r w:rsidRPr="002A0FE0">
        <w:rPr>
          <w:sz w:val="24"/>
        </w:rPr>
        <w:t xml:space="preserve">. </w:t>
      </w:r>
      <w:r w:rsidRPr="002A0FE0">
        <w:rPr>
          <w:i/>
          <w:sz w:val="24"/>
        </w:rPr>
        <w:t>ACS Infect</w:t>
      </w:r>
      <w:r w:rsidR="001C7419" w:rsidRPr="00B970C0">
        <w:rPr>
          <w:i/>
          <w:sz w:val="24"/>
        </w:rPr>
        <w:t xml:space="preserve">. </w:t>
      </w:r>
      <w:r w:rsidRPr="002A0FE0">
        <w:rPr>
          <w:i/>
          <w:sz w:val="24"/>
        </w:rPr>
        <w:t>Dis</w:t>
      </w:r>
      <w:r w:rsidR="001C7419" w:rsidRPr="00B970C0">
        <w:rPr>
          <w:i/>
          <w:sz w:val="24"/>
        </w:rPr>
        <w:t>.</w:t>
      </w:r>
      <w:r w:rsidRPr="002A0FE0">
        <w:rPr>
          <w:sz w:val="24"/>
        </w:rPr>
        <w:t xml:space="preserve">, </w:t>
      </w:r>
      <w:r w:rsidR="00B63FB9" w:rsidRPr="00B970C0">
        <w:rPr>
          <w:sz w:val="24"/>
        </w:rPr>
        <w:t xml:space="preserve">580-585, </w:t>
      </w:r>
      <w:r w:rsidRPr="002A0FE0">
        <w:rPr>
          <w:sz w:val="24"/>
        </w:rPr>
        <w:t>doi:10.1021/acsinfecdis.5b00025 (2015).</w:t>
      </w:r>
      <w:bookmarkEnd w:id="9"/>
    </w:p>
    <w:p w14:paraId="234AD988" w14:textId="013EA62A" w:rsidR="00A8021C" w:rsidRPr="00B970C0" w:rsidRDefault="00A8021C" w:rsidP="0078181A">
      <w:pPr>
        <w:pStyle w:val="EndNoteBibliography"/>
        <w:ind w:left="720" w:hanging="720"/>
        <w:rPr>
          <w:sz w:val="24"/>
        </w:rPr>
      </w:pPr>
      <w:bookmarkStart w:id="10" w:name="_ENREF_10"/>
      <w:r w:rsidRPr="002A0FE0">
        <w:rPr>
          <w:sz w:val="24"/>
        </w:rPr>
        <w:t>10</w:t>
      </w:r>
      <w:r w:rsidRPr="002A0FE0">
        <w:rPr>
          <w:sz w:val="24"/>
        </w:rPr>
        <w:tab/>
        <w:t>Zheng, P.</w:t>
      </w:r>
      <w:r w:rsidRPr="002A0FE0">
        <w:rPr>
          <w:i/>
          <w:sz w:val="24"/>
        </w:rPr>
        <w:t xml:space="preserve"> et al.</w:t>
      </w:r>
      <w:r w:rsidRPr="002A0FE0">
        <w:rPr>
          <w:sz w:val="24"/>
        </w:rPr>
        <w:t xml:space="preserve"> Synthetic Calanolides with Bactericidal Activity Against Replicating and Nonreplicating </w:t>
      </w:r>
      <w:r w:rsidRPr="002A0FE0">
        <w:rPr>
          <w:i/>
          <w:sz w:val="24"/>
        </w:rPr>
        <w:t>Mycobacterium tuberculosis</w:t>
      </w:r>
      <w:r w:rsidRPr="002A0FE0">
        <w:rPr>
          <w:sz w:val="24"/>
        </w:rPr>
        <w:t xml:space="preserve">. </w:t>
      </w:r>
      <w:r w:rsidR="00F409E8" w:rsidRPr="00B970C0">
        <w:rPr>
          <w:i/>
          <w:sz w:val="24"/>
        </w:rPr>
        <w:t>J</w:t>
      </w:r>
      <w:r w:rsidR="001C7419" w:rsidRPr="00B970C0">
        <w:rPr>
          <w:i/>
          <w:sz w:val="24"/>
        </w:rPr>
        <w:t>.</w:t>
      </w:r>
      <w:r w:rsidR="00F409E8" w:rsidRPr="00B970C0">
        <w:rPr>
          <w:i/>
          <w:sz w:val="24"/>
        </w:rPr>
        <w:t xml:space="preserve"> Med</w:t>
      </w:r>
      <w:r w:rsidR="001C7419" w:rsidRPr="00B970C0">
        <w:rPr>
          <w:i/>
          <w:sz w:val="24"/>
        </w:rPr>
        <w:t>.</w:t>
      </w:r>
      <w:r w:rsidR="00F409E8" w:rsidRPr="00B970C0">
        <w:rPr>
          <w:i/>
          <w:sz w:val="24"/>
        </w:rPr>
        <w:t xml:space="preserve"> Chem</w:t>
      </w:r>
      <w:r w:rsidR="001C7419" w:rsidRPr="00B970C0">
        <w:rPr>
          <w:i/>
          <w:sz w:val="24"/>
        </w:rPr>
        <w:t>.</w:t>
      </w:r>
      <w:r w:rsidRPr="00B970C0">
        <w:rPr>
          <w:sz w:val="24"/>
        </w:rPr>
        <w:t>, doi:10.1021/jm4019228 (2014).</w:t>
      </w:r>
      <w:bookmarkEnd w:id="10"/>
    </w:p>
    <w:p w14:paraId="6D7E707F" w14:textId="77777777" w:rsidR="00B63FB9" w:rsidRPr="002A0FE0" w:rsidRDefault="00B63FB9" w:rsidP="0078181A">
      <w:pPr>
        <w:pStyle w:val="EndNoteBibliography"/>
        <w:ind w:left="720" w:hanging="720"/>
        <w:rPr>
          <w:sz w:val="24"/>
        </w:rPr>
      </w:pPr>
    </w:p>
    <w:p w14:paraId="405D7B2B" w14:textId="1493B435" w:rsidR="00A8021C" w:rsidRPr="002A0FE0" w:rsidRDefault="00A8021C" w:rsidP="0078181A">
      <w:pPr>
        <w:pStyle w:val="EndNoteBibliography"/>
        <w:spacing w:after="240"/>
        <w:ind w:left="720" w:hanging="720"/>
        <w:rPr>
          <w:sz w:val="24"/>
        </w:rPr>
      </w:pPr>
      <w:bookmarkStart w:id="11" w:name="_ENREF_11"/>
      <w:r w:rsidRPr="002A0FE0">
        <w:rPr>
          <w:sz w:val="24"/>
        </w:rPr>
        <w:t>11</w:t>
      </w:r>
      <w:r w:rsidRPr="002A0FE0">
        <w:rPr>
          <w:sz w:val="24"/>
        </w:rPr>
        <w:tab/>
        <w:t>Darby, C. M.</w:t>
      </w:r>
      <w:r w:rsidRPr="002A0FE0">
        <w:rPr>
          <w:i/>
          <w:sz w:val="24"/>
        </w:rPr>
        <w:t xml:space="preserve"> et al.</w:t>
      </w:r>
      <w:r w:rsidRPr="002A0FE0">
        <w:rPr>
          <w:sz w:val="24"/>
        </w:rPr>
        <w:t xml:space="preserve"> Whole cell screen for inhibitors of pH homeostasis in </w:t>
      </w:r>
      <w:r w:rsidRPr="002A0FE0">
        <w:rPr>
          <w:i/>
          <w:sz w:val="24"/>
        </w:rPr>
        <w:t>Mycobacterium tuberculosis</w:t>
      </w:r>
      <w:r w:rsidRPr="002A0FE0">
        <w:rPr>
          <w:sz w:val="24"/>
        </w:rPr>
        <w:t xml:space="preserve">. </w:t>
      </w:r>
      <w:r w:rsidRPr="002A0FE0">
        <w:rPr>
          <w:i/>
          <w:sz w:val="24"/>
        </w:rPr>
        <w:t>PLoS One</w:t>
      </w:r>
      <w:r w:rsidRPr="002A0FE0">
        <w:rPr>
          <w:sz w:val="24"/>
        </w:rPr>
        <w:t xml:space="preserve"> </w:t>
      </w:r>
      <w:r w:rsidRPr="002A0FE0">
        <w:rPr>
          <w:b/>
          <w:sz w:val="24"/>
        </w:rPr>
        <w:t>8</w:t>
      </w:r>
      <w:r w:rsidRPr="002A0FE0">
        <w:rPr>
          <w:sz w:val="24"/>
        </w:rPr>
        <w:t>, e68942, doi:10.1371/journal.pone.0068942 (2013).</w:t>
      </w:r>
      <w:bookmarkEnd w:id="11"/>
    </w:p>
    <w:p w14:paraId="150AC145" w14:textId="32C186A4" w:rsidR="00A8021C" w:rsidRPr="00B970C0" w:rsidRDefault="00A8021C" w:rsidP="0078181A">
      <w:pPr>
        <w:pStyle w:val="EndNoteBibliography"/>
        <w:ind w:left="720" w:hanging="720"/>
        <w:rPr>
          <w:sz w:val="24"/>
        </w:rPr>
      </w:pPr>
      <w:bookmarkStart w:id="12" w:name="_ENREF_12"/>
      <w:r w:rsidRPr="002A0FE0">
        <w:rPr>
          <w:sz w:val="24"/>
        </w:rPr>
        <w:t>12</w:t>
      </w:r>
      <w:r w:rsidRPr="002A0FE0">
        <w:rPr>
          <w:sz w:val="24"/>
        </w:rPr>
        <w:tab/>
        <w:t xml:space="preserve">Darby, C. M. &amp; Nathan, C. F. Killing of non-replicating </w:t>
      </w:r>
      <w:r w:rsidRPr="002A0FE0">
        <w:rPr>
          <w:i/>
          <w:sz w:val="24"/>
        </w:rPr>
        <w:t>Mycobacterium tuberculosis</w:t>
      </w:r>
      <w:r w:rsidRPr="002A0FE0">
        <w:rPr>
          <w:sz w:val="24"/>
        </w:rPr>
        <w:t xml:space="preserve"> by 8-hydroxyquinoline. </w:t>
      </w:r>
      <w:r w:rsidR="00F409E8" w:rsidRPr="00B970C0">
        <w:rPr>
          <w:i/>
          <w:sz w:val="24"/>
        </w:rPr>
        <w:t>J</w:t>
      </w:r>
      <w:r w:rsidR="001C7419" w:rsidRPr="00B970C0">
        <w:rPr>
          <w:i/>
          <w:sz w:val="24"/>
        </w:rPr>
        <w:t>.</w:t>
      </w:r>
      <w:r w:rsidR="00F409E8" w:rsidRPr="00B970C0">
        <w:rPr>
          <w:i/>
          <w:sz w:val="24"/>
        </w:rPr>
        <w:t xml:space="preserve"> Antimicrob</w:t>
      </w:r>
      <w:r w:rsidR="001C7419" w:rsidRPr="00B970C0">
        <w:rPr>
          <w:i/>
          <w:sz w:val="24"/>
        </w:rPr>
        <w:t>.</w:t>
      </w:r>
      <w:r w:rsidR="00F409E8" w:rsidRPr="00B970C0">
        <w:rPr>
          <w:i/>
          <w:sz w:val="24"/>
        </w:rPr>
        <w:t xml:space="preserve"> Chemother</w:t>
      </w:r>
      <w:r w:rsidR="001C7419" w:rsidRPr="00B970C0">
        <w:rPr>
          <w:i/>
          <w:sz w:val="24"/>
        </w:rPr>
        <w:t>.</w:t>
      </w:r>
      <w:r w:rsidRPr="00B970C0">
        <w:rPr>
          <w:sz w:val="24"/>
        </w:rPr>
        <w:t xml:space="preserve"> </w:t>
      </w:r>
      <w:r w:rsidRPr="002A0FE0">
        <w:rPr>
          <w:b/>
          <w:sz w:val="24"/>
        </w:rPr>
        <w:t>65</w:t>
      </w:r>
      <w:r w:rsidRPr="002A0FE0">
        <w:rPr>
          <w:sz w:val="24"/>
        </w:rPr>
        <w:t>, 1424-1427, doi:10.1093/jac/dkq145 (2010).</w:t>
      </w:r>
      <w:bookmarkEnd w:id="12"/>
    </w:p>
    <w:p w14:paraId="45570982" w14:textId="77777777" w:rsidR="001C7419" w:rsidRPr="002A0FE0" w:rsidRDefault="001C7419" w:rsidP="0078181A">
      <w:pPr>
        <w:pStyle w:val="EndNoteBibliography"/>
        <w:ind w:left="720" w:hanging="720"/>
        <w:rPr>
          <w:sz w:val="24"/>
        </w:rPr>
      </w:pPr>
    </w:p>
    <w:p w14:paraId="4462D9B8" w14:textId="3EE62ACB" w:rsidR="00A8021C" w:rsidRPr="00B970C0" w:rsidRDefault="00A8021C" w:rsidP="0078181A">
      <w:pPr>
        <w:pStyle w:val="EndNoteBibliography"/>
        <w:ind w:left="720" w:hanging="720"/>
        <w:rPr>
          <w:sz w:val="24"/>
        </w:rPr>
      </w:pPr>
      <w:bookmarkStart w:id="13" w:name="_ENREF_13"/>
      <w:r w:rsidRPr="002A0FE0">
        <w:rPr>
          <w:sz w:val="24"/>
        </w:rPr>
        <w:t>13</w:t>
      </w:r>
      <w:r w:rsidRPr="002A0FE0">
        <w:rPr>
          <w:sz w:val="24"/>
        </w:rPr>
        <w:tab/>
        <w:t>de Carvalho, L. P., Darby, C. M., Rhee, K. Y. &amp; Nathan, C. Nitazoxanide Disrupts Membrane Potential and Intrabacterial pH Homeostasis of</w:t>
      </w:r>
      <w:r w:rsidRPr="002A0FE0">
        <w:rPr>
          <w:i/>
          <w:sz w:val="24"/>
        </w:rPr>
        <w:t xml:space="preserve"> Mycobacterium tuberculosis</w:t>
      </w:r>
      <w:r w:rsidRPr="002A0FE0">
        <w:rPr>
          <w:sz w:val="24"/>
        </w:rPr>
        <w:t xml:space="preserve">. </w:t>
      </w:r>
      <w:r w:rsidRPr="002A0FE0">
        <w:rPr>
          <w:i/>
          <w:sz w:val="24"/>
        </w:rPr>
        <w:t xml:space="preserve">ACS </w:t>
      </w:r>
      <w:r w:rsidR="001C7419" w:rsidRPr="00B970C0">
        <w:rPr>
          <w:i/>
          <w:sz w:val="24"/>
        </w:rPr>
        <w:t>M</w:t>
      </w:r>
      <w:r w:rsidR="001C7419" w:rsidRPr="002A0FE0">
        <w:rPr>
          <w:i/>
          <w:sz w:val="24"/>
        </w:rPr>
        <w:t>ed</w:t>
      </w:r>
      <w:r w:rsidR="001C7419" w:rsidRPr="00B970C0">
        <w:rPr>
          <w:i/>
          <w:sz w:val="24"/>
        </w:rPr>
        <w:t xml:space="preserve">. Chem. Lett. </w:t>
      </w:r>
      <w:r w:rsidRPr="002A0FE0">
        <w:rPr>
          <w:sz w:val="24"/>
        </w:rPr>
        <w:t xml:space="preserve"> </w:t>
      </w:r>
      <w:r w:rsidRPr="002A0FE0">
        <w:rPr>
          <w:b/>
          <w:sz w:val="24"/>
        </w:rPr>
        <w:t>2</w:t>
      </w:r>
      <w:r w:rsidRPr="002A0FE0">
        <w:rPr>
          <w:sz w:val="24"/>
        </w:rPr>
        <w:t>, 849-854, doi:10.1021/ml200157f (2011).</w:t>
      </w:r>
      <w:bookmarkEnd w:id="13"/>
    </w:p>
    <w:p w14:paraId="45874CEF" w14:textId="77777777" w:rsidR="001C7419" w:rsidRPr="00B970C0" w:rsidRDefault="001C7419" w:rsidP="0078181A">
      <w:pPr>
        <w:pStyle w:val="EndNoteBibliography"/>
        <w:ind w:left="720" w:hanging="720"/>
        <w:rPr>
          <w:sz w:val="24"/>
        </w:rPr>
      </w:pPr>
    </w:p>
    <w:p w14:paraId="064A95C0" w14:textId="23D47A13" w:rsidR="00A8021C" w:rsidRPr="00B970C0" w:rsidRDefault="00A8021C" w:rsidP="0078181A">
      <w:pPr>
        <w:pStyle w:val="EndNoteBibliography"/>
        <w:ind w:left="720" w:hanging="720"/>
        <w:rPr>
          <w:sz w:val="24"/>
        </w:rPr>
      </w:pPr>
      <w:bookmarkStart w:id="14" w:name="_ENREF_14"/>
      <w:r w:rsidRPr="00B970C0">
        <w:rPr>
          <w:sz w:val="24"/>
        </w:rPr>
        <w:t>14</w:t>
      </w:r>
      <w:r w:rsidRPr="00B970C0">
        <w:rPr>
          <w:sz w:val="24"/>
        </w:rPr>
        <w:tab/>
        <w:t xml:space="preserve">Xie, Z., Siddiqi, N. &amp; Rubin, E. J. Differential antibiotic susceptibilities of starved </w:t>
      </w:r>
      <w:r w:rsidRPr="00B970C0">
        <w:rPr>
          <w:i/>
          <w:sz w:val="24"/>
        </w:rPr>
        <w:t>Mycobacterium tuberculosis</w:t>
      </w:r>
      <w:r w:rsidRPr="00B970C0">
        <w:rPr>
          <w:sz w:val="24"/>
        </w:rPr>
        <w:t xml:space="preserve"> isolates. </w:t>
      </w:r>
      <w:r w:rsidR="001C7419" w:rsidRPr="00B970C0">
        <w:rPr>
          <w:i/>
          <w:sz w:val="24"/>
        </w:rPr>
        <w:t>Antimicrob. Agents Chemother.</w:t>
      </w:r>
      <w:r w:rsidRPr="00B970C0">
        <w:rPr>
          <w:sz w:val="24"/>
        </w:rPr>
        <w:t xml:space="preserve"> </w:t>
      </w:r>
      <w:r w:rsidRPr="00B970C0">
        <w:rPr>
          <w:b/>
          <w:sz w:val="24"/>
        </w:rPr>
        <w:t>49</w:t>
      </w:r>
      <w:r w:rsidRPr="00B970C0">
        <w:rPr>
          <w:sz w:val="24"/>
        </w:rPr>
        <w:t>, 4778-4780, doi:10.1128/AAC.49.11.4778-4780.2005 (2005).</w:t>
      </w:r>
      <w:bookmarkEnd w:id="14"/>
    </w:p>
    <w:p w14:paraId="4353CE3E" w14:textId="77777777" w:rsidR="001C7419" w:rsidRPr="00B970C0" w:rsidRDefault="001C7419" w:rsidP="0078181A">
      <w:pPr>
        <w:pStyle w:val="EndNoteBibliography"/>
        <w:ind w:left="720" w:hanging="720"/>
        <w:rPr>
          <w:sz w:val="24"/>
        </w:rPr>
      </w:pPr>
    </w:p>
    <w:p w14:paraId="49AAAACB" w14:textId="0AD7EA67" w:rsidR="00A8021C" w:rsidRPr="00B970C0" w:rsidRDefault="00A8021C" w:rsidP="0078181A">
      <w:pPr>
        <w:pStyle w:val="EndNoteBibliography"/>
        <w:ind w:left="720" w:hanging="720"/>
        <w:rPr>
          <w:sz w:val="24"/>
        </w:rPr>
      </w:pPr>
      <w:bookmarkStart w:id="15" w:name="_ENREF_15"/>
      <w:r w:rsidRPr="00B970C0">
        <w:rPr>
          <w:sz w:val="24"/>
        </w:rPr>
        <w:t>15</w:t>
      </w:r>
      <w:r w:rsidRPr="00B970C0">
        <w:rPr>
          <w:sz w:val="24"/>
        </w:rPr>
        <w:tab/>
        <w:t>Grant, S. S.</w:t>
      </w:r>
      <w:r w:rsidRPr="00B970C0">
        <w:rPr>
          <w:i/>
          <w:sz w:val="24"/>
        </w:rPr>
        <w:t xml:space="preserve"> et al.</w:t>
      </w:r>
      <w:r w:rsidRPr="00B970C0">
        <w:rPr>
          <w:sz w:val="24"/>
        </w:rPr>
        <w:t xml:space="preserve"> Identification of novel inhibitors of nonreplicating </w:t>
      </w:r>
      <w:r w:rsidRPr="00B970C0">
        <w:rPr>
          <w:i/>
          <w:sz w:val="24"/>
        </w:rPr>
        <w:t>Mycobacterium tuberculosis</w:t>
      </w:r>
      <w:r w:rsidRPr="00B970C0">
        <w:rPr>
          <w:sz w:val="24"/>
        </w:rPr>
        <w:t xml:space="preserve"> using a carbon starvation model. </w:t>
      </w:r>
      <w:r w:rsidRPr="00B970C0">
        <w:rPr>
          <w:i/>
          <w:sz w:val="24"/>
        </w:rPr>
        <w:t xml:space="preserve">ACS </w:t>
      </w:r>
      <w:r w:rsidR="00AB0590" w:rsidRPr="00B970C0">
        <w:rPr>
          <w:i/>
          <w:sz w:val="24"/>
        </w:rPr>
        <w:t>Chem. Biol.</w:t>
      </w:r>
      <w:r w:rsidR="00AB0590" w:rsidRPr="00B970C0">
        <w:rPr>
          <w:sz w:val="24"/>
        </w:rPr>
        <w:t xml:space="preserve"> </w:t>
      </w:r>
      <w:r w:rsidRPr="00B970C0">
        <w:rPr>
          <w:b/>
          <w:sz w:val="24"/>
        </w:rPr>
        <w:t>8</w:t>
      </w:r>
      <w:r w:rsidRPr="00B970C0">
        <w:rPr>
          <w:sz w:val="24"/>
        </w:rPr>
        <w:t>, 2224-2234, doi:10.1021/cb4004817 (2013).</w:t>
      </w:r>
      <w:bookmarkEnd w:id="15"/>
    </w:p>
    <w:p w14:paraId="78B29FCE" w14:textId="77777777" w:rsidR="001C7419" w:rsidRPr="00B970C0" w:rsidRDefault="001C7419" w:rsidP="0078181A">
      <w:pPr>
        <w:pStyle w:val="EndNoteBibliography"/>
        <w:ind w:left="720" w:hanging="720"/>
        <w:rPr>
          <w:sz w:val="24"/>
        </w:rPr>
      </w:pPr>
    </w:p>
    <w:p w14:paraId="2FB80FEB" w14:textId="3F5AF25E" w:rsidR="00A8021C" w:rsidRPr="00B970C0" w:rsidRDefault="00A8021C" w:rsidP="0078181A">
      <w:pPr>
        <w:pStyle w:val="EndNoteBibliography"/>
        <w:ind w:left="720" w:hanging="720"/>
        <w:rPr>
          <w:sz w:val="24"/>
        </w:rPr>
      </w:pPr>
      <w:bookmarkStart w:id="16" w:name="_ENREF_16"/>
      <w:r w:rsidRPr="00B970C0">
        <w:rPr>
          <w:sz w:val="24"/>
        </w:rPr>
        <w:t>16</w:t>
      </w:r>
      <w:r w:rsidRPr="00B970C0">
        <w:rPr>
          <w:sz w:val="24"/>
        </w:rPr>
        <w:tab/>
        <w:t>Zhang, M.</w:t>
      </w:r>
      <w:r w:rsidRPr="00B970C0">
        <w:rPr>
          <w:i/>
          <w:sz w:val="24"/>
        </w:rPr>
        <w:t xml:space="preserve"> et al.</w:t>
      </w:r>
      <w:r w:rsidRPr="00B970C0">
        <w:rPr>
          <w:sz w:val="24"/>
        </w:rPr>
        <w:t xml:space="preserve"> Streptomycin-starved </w:t>
      </w:r>
      <w:r w:rsidRPr="00B970C0">
        <w:rPr>
          <w:i/>
          <w:sz w:val="24"/>
        </w:rPr>
        <w:t>Mycobacterium tuberculosis</w:t>
      </w:r>
      <w:r w:rsidRPr="00B970C0">
        <w:rPr>
          <w:sz w:val="24"/>
        </w:rPr>
        <w:t xml:space="preserve"> 18b, a drug discovery tool for latent tuberculosis. </w:t>
      </w:r>
      <w:r w:rsidR="001C7419" w:rsidRPr="00B970C0">
        <w:rPr>
          <w:i/>
          <w:sz w:val="24"/>
        </w:rPr>
        <w:t>Antimicrob. Agents Chemother.</w:t>
      </w:r>
      <w:r w:rsidRPr="00B970C0">
        <w:rPr>
          <w:sz w:val="24"/>
        </w:rPr>
        <w:t xml:space="preserve"> </w:t>
      </w:r>
      <w:r w:rsidRPr="00B970C0">
        <w:rPr>
          <w:b/>
          <w:sz w:val="24"/>
        </w:rPr>
        <w:t>56</w:t>
      </w:r>
      <w:r w:rsidRPr="00B970C0">
        <w:rPr>
          <w:sz w:val="24"/>
        </w:rPr>
        <w:t>, 5782-5789, doi:10.1128/AAC.01125-12 (2012).</w:t>
      </w:r>
      <w:bookmarkEnd w:id="16"/>
    </w:p>
    <w:p w14:paraId="1A039403" w14:textId="77777777" w:rsidR="001C7419" w:rsidRPr="00B970C0" w:rsidRDefault="001C7419" w:rsidP="0078181A">
      <w:pPr>
        <w:pStyle w:val="EndNoteBibliography"/>
        <w:ind w:left="720" w:hanging="720"/>
        <w:rPr>
          <w:sz w:val="24"/>
        </w:rPr>
      </w:pPr>
    </w:p>
    <w:p w14:paraId="2729BA00" w14:textId="1F10D498" w:rsidR="00A8021C" w:rsidRPr="00B970C0" w:rsidRDefault="00A8021C" w:rsidP="0078181A">
      <w:pPr>
        <w:pStyle w:val="EndNoteBibliography"/>
        <w:ind w:left="720" w:hanging="720"/>
        <w:rPr>
          <w:sz w:val="24"/>
        </w:rPr>
      </w:pPr>
      <w:bookmarkStart w:id="17" w:name="_ENREF_17"/>
      <w:r w:rsidRPr="00B970C0">
        <w:rPr>
          <w:sz w:val="24"/>
        </w:rPr>
        <w:t>17</w:t>
      </w:r>
      <w:r w:rsidRPr="00B970C0">
        <w:rPr>
          <w:sz w:val="24"/>
        </w:rPr>
        <w:tab/>
        <w:t>Mak, P. A.</w:t>
      </w:r>
      <w:r w:rsidRPr="00B970C0">
        <w:rPr>
          <w:i/>
          <w:sz w:val="24"/>
        </w:rPr>
        <w:t xml:space="preserve"> et al.</w:t>
      </w:r>
      <w:r w:rsidRPr="00B970C0">
        <w:rPr>
          <w:sz w:val="24"/>
        </w:rPr>
        <w:t xml:space="preserve"> A high-throughput screen to identify inhibitors of ATP homeostasis in non-replicating </w:t>
      </w:r>
      <w:r w:rsidRPr="00B970C0">
        <w:rPr>
          <w:i/>
          <w:sz w:val="24"/>
        </w:rPr>
        <w:t>Mycobacterium tuberculosis</w:t>
      </w:r>
      <w:r w:rsidRPr="00B970C0">
        <w:rPr>
          <w:sz w:val="24"/>
        </w:rPr>
        <w:t xml:space="preserve">. </w:t>
      </w:r>
      <w:r w:rsidR="00AB0590" w:rsidRPr="002A0FE0">
        <w:rPr>
          <w:i/>
          <w:sz w:val="24"/>
        </w:rPr>
        <w:t>ACS Chem. Biol.</w:t>
      </w:r>
      <w:r w:rsidRPr="00B970C0">
        <w:rPr>
          <w:sz w:val="24"/>
        </w:rPr>
        <w:t xml:space="preserve"> </w:t>
      </w:r>
      <w:r w:rsidRPr="00B970C0">
        <w:rPr>
          <w:b/>
          <w:sz w:val="24"/>
        </w:rPr>
        <w:t>7</w:t>
      </w:r>
      <w:r w:rsidRPr="00B970C0">
        <w:rPr>
          <w:sz w:val="24"/>
        </w:rPr>
        <w:t>, 1190-1197, doi:10.1021/cb2004884 (2012).</w:t>
      </w:r>
      <w:bookmarkEnd w:id="17"/>
    </w:p>
    <w:p w14:paraId="2A367A9C" w14:textId="77777777" w:rsidR="001C7419" w:rsidRPr="00B970C0" w:rsidRDefault="001C7419" w:rsidP="0078181A">
      <w:pPr>
        <w:pStyle w:val="EndNoteBibliography"/>
        <w:ind w:left="720" w:hanging="720"/>
        <w:rPr>
          <w:sz w:val="24"/>
        </w:rPr>
      </w:pPr>
    </w:p>
    <w:p w14:paraId="462E34DE" w14:textId="0A3EBEF8" w:rsidR="00A8021C" w:rsidRPr="00B970C0" w:rsidRDefault="00A8021C" w:rsidP="0078181A">
      <w:pPr>
        <w:pStyle w:val="EndNoteBibliography"/>
        <w:ind w:left="720" w:hanging="720"/>
        <w:rPr>
          <w:sz w:val="24"/>
        </w:rPr>
      </w:pPr>
      <w:bookmarkStart w:id="18" w:name="_ENREF_18"/>
      <w:r w:rsidRPr="00B970C0">
        <w:rPr>
          <w:sz w:val="24"/>
        </w:rPr>
        <w:lastRenderedPageBreak/>
        <w:t>18</w:t>
      </w:r>
      <w:r w:rsidRPr="00B970C0">
        <w:rPr>
          <w:sz w:val="24"/>
        </w:rPr>
        <w:tab/>
        <w:t>Cho, S. H.</w:t>
      </w:r>
      <w:r w:rsidRPr="00B970C0">
        <w:rPr>
          <w:i/>
          <w:sz w:val="24"/>
        </w:rPr>
        <w:t xml:space="preserve"> et al.</w:t>
      </w:r>
      <w:r w:rsidRPr="00B970C0">
        <w:rPr>
          <w:sz w:val="24"/>
        </w:rPr>
        <w:t xml:space="preserve"> Low-oxygen-recovery assay for high-throughput screening of compounds against nonreplicating </w:t>
      </w:r>
      <w:r w:rsidRPr="00B970C0">
        <w:rPr>
          <w:i/>
          <w:sz w:val="24"/>
        </w:rPr>
        <w:t>Mycobacterium tuberculosis</w:t>
      </w:r>
      <w:r w:rsidRPr="00B970C0">
        <w:rPr>
          <w:sz w:val="24"/>
        </w:rPr>
        <w:t xml:space="preserve">. </w:t>
      </w:r>
      <w:r w:rsidR="001C7419" w:rsidRPr="00B970C0">
        <w:rPr>
          <w:i/>
          <w:sz w:val="24"/>
        </w:rPr>
        <w:t>Antimicrob. Agents Chemother.</w:t>
      </w:r>
      <w:r w:rsidRPr="00B970C0">
        <w:rPr>
          <w:sz w:val="24"/>
        </w:rPr>
        <w:t xml:space="preserve"> </w:t>
      </w:r>
      <w:r w:rsidRPr="00B970C0">
        <w:rPr>
          <w:b/>
          <w:sz w:val="24"/>
        </w:rPr>
        <w:t>51</w:t>
      </w:r>
      <w:r w:rsidRPr="00B970C0">
        <w:rPr>
          <w:sz w:val="24"/>
        </w:rPr>
        <w:t>, 1380-1385, doi:10.1128/AAC.00055-06 (2007).</w:t>
      </w:r>
      <w:bookmarkEnd w:id="18"/>
    </w:p>
    <w:p w14:paraId="202375D1" w14:textId="77777777" w:rsidR="001C7419" w:rsidRPr="00B970C0" w:rsidRDefault="001C7419" w:rsidP="0078181A">
      <w:pPr>
        <w:pStyle w:val="EndNoteBibliography"/>
        <w:ind w:left="720" w:hanging="720"/>
        <w:rPr>
          <w:sz w:val="24"/>
        </w:rPr>
      </w:pPr>
    </w:p>
    <w:p w14:paraId="1A02BAFC" w14:textId="58F4DBEE" w:rsidR="00A8021C" w:rsidRPr="00B970C0" w:rsidRDefault="00A8021C" w:rsidP="0078181A">
      <w:pPr>
        <w:pStyle w:val="EndNoteBibliography"/>
        <w:ind w:left="720" w:hanging="720"/>
        <w:rPr>
          <w:sz w:val="24"/>
        </w:rPr>
      </w:pPr>
      <w:bookmarkStart w:id="19" w:name="_ENREF_19"/>
      <w:r w:rsidRPr="00B970C0">
        <w:rPr>
          <w:sz w:val="24"/>
        </w:rPr>
        <w:t>19</w:t>
      </w:r>
      <w:r w:rsidRPr="00B970C0">
        <w:rPr>
          <w:sz w:val="24"/>
        </w:rPr>
        <w:tab/>
        <w:t>Franzblau, S. G.</w:t>
      </w:r>
      <w:r w:rsidRPr="00B970C0">
        <w:rPr>
          <w:i/>
          <w:sz w:val="24"/>
        </w:rPr>
        <w:t xml:space="preserve"> et al.</w:t>
      </w:r>
      <w:r w:rsidRPr="00B970C0">
        <w:rPr>
          <w:sz w:val="24"/>
        </w:rPr>
        <w:t xml:space="preserve"> Comprehensive analysis of methods used for the evaluation of compounds against </w:t>
      </w:r>
      <w:r w:rsidRPr="00B970C0">
        <w:rPr>
          <w:i/>
          <w:sz w:val="24"/>
        </w:rPr>
        <w:t>Mycobacterium tuberculosis</w:t>
      </w:r>
      <w:r w:rsidRPr="00B970C0">
        <w:rPr>
          <w:sz w:val="24"/>
        </w:rPr>
        <w:t xml:space="preserve">. </w:t>
      </w:r>
      <w:r w:rsidRPr="00B970C0">
        <w:rPr>
          <w:i/>
          <w:sz w:val="24"/>
        </w:rPr>
        <w:t>Tuberculosis (Edinb)</w:t>
      </w:r>
      <w:r w:rsidRPr="00B970C0">
        <w:rPr>
          <w:sz w:val="24"/>
        </w:rPr>
        <w:t xml:space="preserve"> </w:t>
      </w:r>
      <w:r w:rsidRPr="00B970C0">
        <w:rPr>
          <w:b/>
          <w:sz w:val="24"/>
        </w:rPr>
        <w:t>92</w:t>
      </w:r>
      <w:r w:rsidRPr="00B970C0">
        <w:rPr>
          <w:sz w:val="24"/>
        </w:rPr>
        <w:t>, 453-488, doi:10.1016/j.tube.2012.07.003 (2012).</w:t>
      </w:r>
      <w:bookmarkEnd w:id="19"/>
    </w:p>
    <w:p w14:paraId="556AF78A" w14:textId="77777777" w:rsidR="001C7419" w:rsidRPr="00B970C0" w:rsidRDefault="001C7419" w:rsidP="0078181A">
      <w:pPr>
        <w:pStyle w:val="EndNoteBibliography"/>
        <w:ind w:left="720" w:hanging="720"/>
        <w:rPr>
          <w:sz w:val="24"/>
        </w:rPr>
      </w:pPr>
    </w:p>
    <w:p w14:paraId="764CE7E5" w14:textId="77777777" w:rsidR="00A8021C" w:rsidRPr="00B970C0" w:rsidRDefault="00A8021C" w:rsidP="0078181A">
      <w:pPr>
        <w:pStyle w:val="EndNoteBibliography"/>
        <w:ind w:left="720" w:hanging="720"/>
        <w:rPr>
          <w:sz w:val="24"/>
        </w:rPr>
      </w:pPr>
      <w:bookmarkStart w:id="20" w:name="_ENREF_20"/>
      <w:r w:rsidRPr="00B970C0">
        <w:rPr>
          <w:sz w:val="24"/>
        </w:rPr>
        <w:t>20</w:t>
      </w:r>
      <w:r w:rsidRPr="00B970C0">
        <w:rPr>
          <w:sz w:val="24"/>
        </w:rPr>
        <w:tab/>
        <w:t>Rebollo-Lopez, M. J.</w:t>
      </w:r>
      <w:r w:rsidRPr="00B970C0">
        <w:rPr>
          <w:i/>
          <w:sz w:val="24"/>
        </w:rPr>
        <w:t xml:space="preserve"> et al.</w:t>
      </w:r>
      <w:r w:rsidRPr="00B970C0">
        <w:rPr>
          <w:sz w:val="24"/>
        </w:rPr>
        <w:t xml:space="preserve"> Release of 50 new, drug-like compounds and their computational target predictions for open source anti-tubercular drug discovery. </w:t>
      </w:r>
      <w:r w:rsidRPr="00B970C0">
        <w:rPr>
          <w:i/>
          <w:sz w:val="24"/>
        </w:rPr>
        <w:t>PLoS One</w:t>
      </w:r>
      <w:r w:rsidRPr="00B970C0">
        <w:rPr>
          <w:sz w:val="24"/>
        </w:rPr>
        <w:t xml:space="preserve"> </w:t>
      </w:r>
      <w:r w:rsidRPr="00B970C0">
        <w:rPr>
          <w:b/>
          <w:sz w:val="24"/>
        </w:rPr>
        <w:t>10</w:t>
      </w:r>
      <w:r w:rsidRPr="00B970C0">
        <w:rPr>
          <w:sz w:val="24"/>
        </w:rPr>
        <w:t>, e0142293, doi:10.1371/journal.pone.0142293 (2015).</w:t>
      </w:r>
      <w:bookmarkEnd w:id="20"/>
    </w:p>
    <w:p w14:paraId="5764DA7B" w14:textId="77777777" w:rsidR="001C7419" w:rsidRPr="00B970C0" w:rsidRDefault="001C7419" w:rsidP="0078181A">
      <w:pPr>
        <w:pStyle w:val="EndNoteBibliography"/>
        <w:ind w:left="720" w:hanging="720"/>
        <w:rPr>
          <w:sz w:val="24"/>
        </w:rPr>
      </w:pPr>
    </w:p>
    <w:p w14:paraId="1B2E5036" w14:textId="2430D6D5" w:rsidR="00A8021C" w:rsidRPr="00B970C0" w:rsidRDefault="00A8021C" w:rsidP="0078181A">
      <w:pPr>
        <w:pStyle w:val="EndNoteBibliography"/>
        <w:ind w:left="720" w:hanging="720"/>
        <w:rPr>
          <w:sz w:val="24"/>
        </w:rPr>
      </w:pPr>
      <w:bookmarkStart w:id="21" w:name="_ENREF_21"/>
      <w:r w:rsidRPr="00B970C0">
        <w:rPr>
          <w:sz w:val="24"/>
        </w:rPr>
        <w:t>21</w:t>
      </w:r>
      <w:r w:rsidRPr="00B970C0">
        <w:rPr>
          <w:sz w:val="24"/>
        </w:rPr>
        <w:tab/>
        <w:t>Tasneen, R.</w:t>
      </w:r>
      <w:r w:rsidRPr="00B970C0">
        <w:rPr>
          <w:i/>
          <w:sz w:val="24"/>
        </w:rPr>
        <w:t xml:space="preserve"> et al.</w:t>
      </w:r>
      <w:r w:rsidRPr="00B970C0">
        <w:rPr>
          <w:sz w:val="24"/>
        </w:rPr>
        <w:t xml:space="preserve"> Contribution of the nitroimidazoles PA-824 and TBA-354 to the activity of novel regimens in murine models of tuberculosis. </w:t>
      </w:r>
      <w:r w:rsidR="001C7419" w:rsidRPr="00B970C0">
        <w:rPr>
          <w:i/>
          <w:sz w:val="24"/>
        </w:rPr>
        <w:t>Antimicrob. Agents Chemother.</w:t>
      </w:r>
      <w:r w:rsidRPr="00B970C0">
        <w:rPr>
          <w:sz w:val="24"/>
        </w:rPr>
        <w:t xml:space="preserve"> </w:t>
      </w:r>
      <w:r w:rsidRPr="00B970C0">
        <w:rPr>
          <w:b/>
          <w:sz w:val="24"/>
        </w:rPr>
        <w:t>59</w:t>
      </w:r>
      <w:r w:rsidRPr="00B970C0">
        <w:rPr>
          <w:sz w:val="24"/>
        </w:rPr>
        <w:t>, 129-135, doi:10.1128/AAC.03822-14 (2015).</w:t>
      </w:r>
      <w:bookmarkEnd w:id="21"/>
    </w:p>
    <w:p w14:paraId="5FDF613B" w14:textId="77777777" w:rsidR="001C7419" w:rsidRPr="00B970C0" w:rsidRDefault="001C7419" w:rsidP="0078181A">
      <w:pPr>
        <w:pStyle w:val="EndNoteBibliography"/>
        <w:ind w:left="720" w:hanging="720"/>
        <w:rPr>
          <w:sz w:val="24"/>
        </w:rPr>
      </w:pPr>
    </w:p>
    <w:p w14:paraId="5F6DC043" w14:textId="2B83D333" w:rsidR="00A8021C" w:rsidRPr="00B970C0" w:rsidRDefault="00A8021C" w:rsidP="0078181A">
      <w:pPr>
        <w:pStyle w:val="EndNoteBibliography"/>
        <w:ind w:left="720" w:hanging="720"/>
        <w:rPr>
          <w:sz w:val="24"/>
        </w:rPr>
      </w:pPr>
      <w:bookmarkStart w:id="22" w:name="_ENREF_22"/>
      <w:r w:rsidRPr="00B970C0">
        <w:rPr>
          <w:sz w:val="24"/>
        </w:rPr>
        <w:t>22</w:t>
      </w:r>
      <w:r w:rsidRPr="00B970C0">
        <w:rPr>
          <w:sz w:val="24"/>
        </w:rPr>
        <w:tab/>
        <w:t>Grosset, J. H.</w:t>
      </w:r>
      <w:r w:rsidRPr="00B970C0">
        <w:rPr>
          <w:i/>
          <w:sz w:val="24"/>
        </w:rPr>
        <w:t xml:space="preserve"> et al.</w:t>
      </w:r>
      <w:r w:rsidRPr="00B970C0">
        <w:rPr>
          <w:sz w:val="24"/>
        </w:rPr>
        <w:t xml:space="preserve"> Assessment of clofazimine activity in a second-line regimen for tuberculosis in mice. </w:t>
      </w:r>
      <w:r w:rsidRPr="00B970C0">
        <w:rPr>
          <w:i/>
          <w:sz w:val="24"/>
        </w:rPr>
        <w:t>Am</w:t>
      </w:r>
      <w:r w:rsidR="00AB0590" w:rsidRPr="00B970C0">
        <w:rPr>
          <w:i/>
          <w:sz w:val="24"/>
        </w:rPr>
        <w:t>.</w:t>
      </w:r>
      <w:r w:rsidRPr="00B970C0">
        <w:rPr>
          <w:i/>
          <w:sz w:val="24"/>
        </w:rPr>
        <w:t xml:space="preserve"> J</w:t>
      </w:r>
      <w:r w:rsidR="00AB0590" w:rsidRPr="00B970C0">
        <w:rPr>
          <w:i/>
          <w:sz w:val="24"/>
        </w:rPr>
        <w:t>.</w:t>
      </w:r>
      <w:r w:rsidRPr="00B970C0">
        <w:rPr>
          <w:i/>
          <w:sz w:val="24"/>
        </w:rPr>
        <w:t xml:space="preserve"> Respir</w:t>
      </w:r>
      <w:r w:rsidR="00AB0590" w:rsidRPr="00B970C0">
        <w:rPr>
          <w:i/>
          <w:sz w:val="24"/>
        </w:rPr>
        <w:t>.</w:t>
      </w:r>
      <w:r w:rsidRPr="00B970C0">
        <w:rPr>
          <w:i/>
          <w:sz w:val="24"/>
        </w:rPr>
        <w:t xml:space="preserve"> Crit</w:t>
      </w:r>
      <w:r w:rsidR="00AB0590" w:rsidRPr="00B970C0">
        <w:rPr>
          <w:i/>
          <w:sz w:val="24"/>
        </w:rPr>
        <w:t>.</w:t>
      </w:r>
      <w:r w:rsidRPr="00B970C0">
        <w:rPr>
          <w:i/>
          <w:sz w:val="24"/>
        </w:rPr>
        <w:t xml:space="preserve"> Care Med</w:t>
      </w:r>
      <w:r w:rsidR="00AB0590" w:rsidRPr="00B970C0">
        <w:rPr>
          <w:i/>
          <w:sz w:val="24"/>
        </w:rPr>
        <w:t>.</w:t>
      </w:r>
      <w:r w:rsidRPr="00B970C0">
        <w:rPr>
          <w:sz w:val="24"/>
        </w:rPr>
        <w:t xml:space="preserve"> </w:t>
      </w:r>
      <w:r w:rsidRPr="00B970C0">
        <w:rPr>
          <w:b/>
          <w:sz w:val="24"/>
        </w:rPr>
        <w:t>188</w:t>
      </w:r>
      <w:r w:rsidRPr="00B970C0">
        <w:rPr>
          <w:sz w:val="24"/>
        </w:rPr>
        <w:t>, 608-612, doi:10.1164/rccm.201304-0753OC (2013).</w:t>
      </w:r>
      <w:bookmarkEnd w:id="22"/>
    </w:p>
    <w:p w14:paraId="2E849CE6" w14:textId="77777777" w:rsidR="001C7419" w:rsidRPr="00B970C0" w:rsidRDefault="001C7419" w:rsidP="0078181A">
      <w:pPr>
        <w:pStyle w:val="EndNoteBibliography"/>
        <w:ind w:left="720" w:hanging="720"/>
        <w:rPr>
          <w:sz w:val="24"/>
        </w:rPr>
      </w:pPr>
    </w:p>
    <w:p w14:paraId="0C4AC8D6" w14:textId="49911CD1" w:rsidR="00A8021C" w:rsidRPr="00B970C0" w:rsidRDefault="00A8021C" w:rsidP="0078181A">
      <w:pPr>
        <w:pStyle w:val="EndNoteBibliography"/>
        <w:ind w:left="720" w:hanging="720"/>
        <w:rPr>
          <w:sz w:val="24"/>
        </w:rPr>
      </w:pPr>
      <w:bookmarkStart w:id="23" w:name="_ENREF_23"/>
      <w:r w:rsidRPr="00B970C0">
        <w:rPr>
          <w:sz w:val="24"/>
        </w:rPr>
        <w:t>23</w:t>
      </w:r>
      <w:r w:rsidRPr="00B970C0">
        <w:rPr>
          <w:sz w:val="24"/>
        </w:rPr>
        <w:tab/>
        <w:t xml:space="preserve">Shiloh, M. U., Ruan, J. &amp; Nathan, C. Evaluation of bacterial survival and phagocyte function with a fluorescence-based microplate assay. </w:t>
      </w:r>
      <w:r w:rsidR="00F409E8" w:rsidRPr="00B970C0">
        <w:rPr>
          <w:i/>
          <w:sz w:val="24"/>
        </w:rPr>
        <w:t>Infect</w:t>
      </w:r>
      <w:r w:rsidR="00AB0590" w:rsidRPr="00B970C0">
        <w:rPr>
          <w:i/>
          <w:sz w:val="24"/>
        </w:rPr>
        <w:t>.</w:t>
      </w:r>
      <w:r w:rsidR="00F409E8" w:rsidRPr="00B970C0">
        <w:rPr>
          <w:i/>
          <w:sz w:val="24"/>
        </w:rPr>
        <w:t xml:space="preserve"> Immun</w:t>
      </w:r>
      <w:r w:rsidR="00AB0590" w:rsidRPr="00B970C0">
        <w:rPr>
          <w:i/>
          <w:sz w:val="24"/>
        </w:rPr>
        <w:t>.</w:t>
      </w:r>
      <w:r w:rsidRPr="00B970C0">
        <w:rPr>
          <w:sz w:val="24"/>
        </w:rPr>
        <w:t xml:space="preserve"> </w:t>
      </w:r>
      <w:r w:rsidRPr="00B970C0">
        <w:rPr>
          <w:b/>
          <w:sz w:val="24"/>
        </w:rPr>
        <w:t>65</w:t>
      </w:r>
      <w:r w:rsidRPr="00B970C0">
        <w:rPr>
          <w:sz w:val="24"/>
        </w:rPr>
        <w:t>, 3193-3198 (1997).</w:t>
      </w:r>
      <w:bookmarkEnd w:id="23"/>
    </w:p>
    <w:p w14:paraId="67A8664C" w14:textId="77777777" w:rsidR="0078181A" w:rsidRPr="00B970C0" w:rsidRDefault="0078181A" w:rsidP="0078181A">
      <w:pPr>
        <w:pStyle w:val="EndNoteBibliography"/>
        <w:ind w:left="720" w:hanging="720"/>
        <w:rPr>
          <w:sz w:val="24"/>
        </w:rPr>
      </w:pPr>
    </w:p>
    <w:p w14:paraId="21B7F2AF" w14:textId="00AE7FB3" w:rsidR="00A8021C" w:rsidRPr="002A0FE0" w:rsidRDefault="00A8021C" w:rsidP="00A8021C">
      <w:pPr>
        <w:pStyle w:val="EndNoteBibliography"/>
        <w:spacing w:after="240"/>
        <w:ind w:left="720" w:hanging="720"/>
        <w:rPr>
          <w:sz w:val="24"/>
        </w:rPr>
      </w:pPr>
      <w:bookmarkStart w:id="24" w:name="_ENREF_24"/>
      <w:r w:rsidRPr="002A0FE0">
        <w:rPr>
          <w:sz w:val="24"/>
        </w:rPr>
        <w:t>24</w:t>
      </w:r>
      <w:r w:rsidRPr="002A0FE0">
        <w:rPr>
          <w:sz w:val="24"/>
        </w:rPr>
        <w:tab/>
        <w:t>Wang, F.</w:t>
      </w:r>
      <w:r w:rsidRPr="002A0FE0">
        <w:rPr>
          <w:i/>
          <w:sz w:val="24"/>
        </w:rPr>
        <w:t xml:space="preserve"> et al.</w:t>
      </w:r>
      <w:r w:rsidRPr="002A0FE0">
        <w:rPr>
          <w:sz w:val="24"/>
        </w:rPr>
        <w:t xml:space="preserve"> Identification of a small molecule with activity against drug-resistant and persistent tuberculosis. </w:t>
      </w:r>
      <w:r w:rsidR="00AB0590" w:rsidRPr="00B970C0">
        <w:rPr>
          <w:i/>
          <w:sz w:val="24"/>
        </w:rPr>
        <w:t>Proc. Natl. Acad. Sci. U.S.A.</w:t>
      </w:r>
      <w:r w:rsidRPr="002A0FE0">
        <w:rPr>
          <w:sz w:val="24"/>
        </w:rPr>
        <w:t xml:space="preserve"> </w:t>
      </w:r>
      <w:r w:rsidRPr="002A0FE0">
        <w:rPr>
          <w:b/>
          <w:sz w:val="24"/>
        </w:rPr>
        <w:t>110</w:t>
      </w:r>
      <w:r w:rsidRPr="002A0FE0">
        <w:rPr>
          <w:sz w:val="24"/>
        </w:rPr>
        <w:t>, E2510-2517, doi:10.1073/pnas.1309171110 (2013).</w:t>
      </w:r>
      <w:bookmarkEnd w:id="24"/>
    </w:p>
    <w:p w14:paraId="7AFCF241" w14:textId="4165B318" w:rsidR="00A8021C" w:rsidRPr="002A0FE0" w:rsidRDefault="00A8021C" w:rsidP="00A8021C">
      <w:pPr>
        <w:pStyle w:val="EndNoteBibliography"/>
        <w:spacing w:after="240"/>
        <w:ind w:left="720" w:hanging="720"/>
        <w:rPr>
          <w:sz w:val="24"/>
        </w:rPr>
      </w:pPr>
      <w:bookmarkStart w:id="25" w:name="_ENREF_25"/>
      <w:r w:rsidRPr="002A0FE0">
        <w:rPr>
          <w:sz w:val="24"/>
        </w:rPr>
        <w:t>25</w:t>
      </w:r>
      <w:r w:rsidRPr="002A0FE0">
        <w:rPr>
          <w:sz w:val="24"/>
        </w:rPr>
        <w:tab/>
        <w:t xml:space="preserve">Wayne, L. G. &amp; Hayes, L. G. An in vitro model for sequential study of shiftdown of </w:t>
      </w:r>
      <w:r w:rsidRPr="002A0FE0">
        <w:rPr>
          <w:i/>
          <w:sz w:val="24"/>
        </w:rPr>
        <w:t>Mycobacterium tuberculosis</w:t>
      </w:r>
      <w:r w:rsidRPr="002A0FE0">
        <w:rPr>
          <w:sz w:val="24"/>
        </w:rPr>
        <w:t xml:space="preserve"> through two stages of nonreplicating persistence. </w:t>
      </w:r>
      <w:r w:rsidR="00AB0590" w:rsidRPr="00B970C0">
        <w:rPr>
          <w:i/>
          <w:sz w:val="24"/>
        </w:rPr>
        <w:t>I</w:t>
      </w:r>
      <w:r w:rsidR="00AB0590" w:rsidRPr="002A0FE0">
        <w:rPr>
          <w:i/>
          <w:sz w:val="24"/>
        </w:rPr>
        <w:t>nfect. Immun</w:t>
      </w:r>
      <w:r w:rsidR="00AB0590" w:rsidRPr="00B970C0">
        <w:rPr>
          <w:i/>
          <w:sz w:val="24"/>
        </w:rPr>
        <w:t>.</w:t>
      </w:r>
      <w:r w:rsidR="0078181A" w:rsidRPr="002A0FE0">
        <w:rPr>
          <w:b/>
          <w:sz w:val="24"/>
        </w:rPr>
        <w:t xml:space="preserve"> </w:t>
      </w:r>
      <w:r w:rsidRPr="002A0FE0">
        <w:rPr>
          <w:b/>
          <w:sz w:val="24"/>
        </w:rPr>
        <w:t>64</w:t>
      </w:r>
      <w:r w:rsidRPr="002A0FE0">
        <w:rPr>
          <w:sz w:val="24"/>
        </w:rPr>
        <w:t>, 2062-2069 (1996).</w:t>
      </w:r>
      <w:bookmarkEnd w:id="25"/>
    </w:p>
    <w:p w14:paraId="0AA1C5EF" w14:textId="0B0303B0" w:rsidR="00A8021C" w:rsidRPr="002A0FE0" w:rsidRDefault="00A8021C" w:rsidP="002A0FE0">
      <w:pPr>
        <w:pStyle w:val="EndNoteBibliography"/>
        <w:spacing w:after="240"/>
        <w:ind w:left="720" w:hanging="720"/>
        <w:rPr>
          <w:sz w:val="24"/>
        </w:rPr>
      </w:pPr>
      <w:bookmarkStart w:id="26" w:name="_ENREF_26"/>
      <w:r w:rsidRPr="002A0FE0">
        <w:rPr>
          <w:sz w:val="24"/>
        </w:rPr>
        <w:t>26</w:t>
      </w:r>
      <w:r w:rsidRPr="002A0FE0">
        <w:rPr>
          <w:sz w:val="24"/>
        </w:rPr>
        <w:tab/>
      </w:r>
      <w:bookmarkStart w:id="27" w:name="_ENREF_27"/>
      <w:bookmarkEnd w:id="26"/>
      <w:r w:rsidR="00B63FB9" w:rsidRPr="00B970C0">
        <w:t>B</w:t>
      </w:r>
      <w:r w:rsidRPr="002A0FE0">
        <w:rPr>
          <w:sz w:val="24"/>
        </w:rPr>
        <w:t>arry, A. L.</w:t>
      </w:r>
      <w:r w:rsidRPr="002A0FE0">
        <w:rPr>
          <w:i/>
          <w:sz w:val="24"/>
        </w:rPr>
        <w:t xml:space="preserve"> et al.</w:t>
      </w:r>
      <w:r w:rsidRPr="002A0FE0">
        <w:rPr>
          <w:sz w:val="24"/>
        </w:rPr>
        <w:t xml:space="preserve"> </w:t>
      </w:r>
      <w:r w:rsidRPr="002A0FE0">
        <w:rPr>
          <w:i/>
          <w:sz w:val="24"/>
        </w:rPr>
        <w:t>Methods for determining bactericidal activity of antimicrobial agents: approved guideline</w:t>
      </w:r>
      <w:r w:rsidRPr="002A0FE0">
        <w:rPr>
          <w:sz w:val="24"/>
        </w:rPr>
        <w:t>. Vol. 19 (National Committee for Clinical Laboratory Standards, 1999).</w:t>
      </w:r>
      <w:bookmarkEnd w:id="27"/>
    </w:p>
    <w:p w14:paraId="28A82151" w14:textId="6FFE5222" w:rsidR="00F077FC" w:rsidRPr="0078181A" w:rsidRDefault="00070B15" w:rsidP="00C646AE">
      <w:pPr>
        <w:jc w:val="both"/>
      </w:pPr>
      <w:r w:rsidRPr="002A0FE0">
        <w:fldChar w:fldCharType="end"/>
      </w:r>
    </w:p>
    <w:sectPr w:rsidR="00F077FC" w:rsidRPr="0078181A" w:rsidSect="004B2E16">
      <w:headerReference w:type="default"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CD8FF2" w14:textId="77777777" w:rsidR="00A7231B" w:rsidRDefault="00A7231B" w:rsidP="00776CE1">
      <w:r>
        <w:separator/>
      </w:r>
    </w:p>
  </w:endnote>
  <w:endnote w:type="continuationSeparator" w:id="0">
    <w:p w14:paraId="64087C23" w14:textId="77777777" w:rsidR="00A7231B" w:rsidRDefault="00A7231B" w:rsidP="00776CE1">
      <w:r>
        <w:continuationSeparator/>
      </w:r>
    </w:p>
  </w:endnote>
  <w:endnote w:type="continuationNotice" w:id="1">
    <w:p w14:paraId="77BB70BB" w14:textId="77777777" w:rsidR="00A7231B" w:rsidRDefault="00A7231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24914226"/>
      <w:docPartObj>
        <w:docPartGallery w:val="Page Numbers (Bottom of Page)"/>
        <w:docPartUnique/>
      </w:docPartObj>
    </w:sdtPr>
    <w:sdtEndPr>
      <w:rPr>
        <w:color w:val="7F7F7F" w:themeColor="background1" w:themeShade="7F"/>
        <w:spacing w:val="60"/>
      </w:rPr>
    </w:sdtEndPr>
    <w:sdtContent>
      <w:p w14:paraId="63F8B3BA" w14:textId="2F754387" w:rsidR="00F661C3" w:rsidRDefault="00F661C3">
        <w:pPr>
          <w:pStyle w:val="Footer"/>
          <w:pBdr>
            <w:top w:val="single" w:sz="4" w:space="1" w:color="D9D9D9" w:themeColor="background1" w:themeShade="D9"/>
          </w:pBdr>
          <w:jc w:val="right"/>
        </w:pPr>
        <w:r>
          <w:fldChar w:fldCharType="begin"/>
        </w:r>
        <w:r>
          <w:instrText xml:space="preserve"> PAGE   \* MERGEFORMAT </w:instrText>
        </w:r>
        <w:r>
          <w:fldChar w:fldCharType="separate"/>
        </w:r>
        <w:r w:rsidR="009A3A25">
          <w:rPr>
            <w:noProof/>
          </w:rPr>
          <w:t>1</w:t>
        </w:r>
        <w:r>
          <w:rPr>
            <w:noProof/>
          </w:rPr>
          <w:fldChar w:fldCharType="end"/>
        </w:r>
        <w:r>
          <w:t xml:space="preserve"> | </w:t>
        </w:r>
        <w:r>
          <w:rPr>
            <w:color w:val="7F7F7F" w:themeColor="background1" w:themeShade="7F"/>
            <w:spacing w:val="60"/>
          </w:rPr>
          <w:t>Page</w:t>
        </w:r>
      </w:p>
    </w:sdtContent>
  </w:sdt>
  <w:p w14:paraId="7293EEC5" w14:textId="77777777" w:rsidR="00F661C3" w:rsidRDefault="00F661C3" w:rsidP="00776CE1">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CDC4B9" w14:textId="77777777" w:rsidR="00A7231B" w:rsidRDefault="00A7231B" w:rsidP="00776CE1">
      <w:r>
        <w:separator/>
      </w:r>
    </w:p>
  </w:footnote>
  <w:footnote w:type="continuationSeparator" w:id="0">
    <w:p w14:paraId="4EBCE6CB" w14:textId="77777777" w:rsidR="00A7231B" w:rsidRDefault="00A7231B" w:rsidP="00776CE1">
      <w:r>
        <w:continuationSeparator/>
      </w:r>
    </w:p>
  </w:footnote>
  <w:footnote w:type="continuationNotice" w:id="1">
    <w:p w14:paraId="47775BD4" w14:textId="77777777" w:rsidR="00A7231B" w:rsidRDefault="00A7231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E3A006" w14:textId="77777777" w:rsidR="005830EB" w:rsidRDefault="005830E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305BFF"/>
    <w:multiLevelType w:val="hybridMultilevel"/>
    <w:tmpl w:val="A5067300"/>
    <w:lvl w:ilvl="0" w:tplc="4E544542">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84965B0"/>
    <w:multiLevelType w:val="hybridMultilevel"/>
    <w:tmpl w:val="C70C92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0A8730E"/>
    <w:multiLevelType w:val="multilevel"/>
    <w:tmpl w:val="850226C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34A858DB"/>
    <w:multiLevelType w:val="hybridMultilevel"/>
    <w:tmpl w:val="1ECE4D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7F147AE"/>
    <w:multiLevelType w:val="multilevel"/>
    <w:tmpl w:val="4D6C8A9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382654CE"/>
    <w:multiLevelType w:val="hybridMultilevel"/>
    <w:tmpl w:val="43768FE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39885C14"/>
    <w:multiLevelType w:val="hybridMultilevel"/>
    <w:tmpl w:val="60EA64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A327482"/>
    <w:multiLevelType w:val="multilevel"/>
    <w:tmpl w:val="069A7F9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5AA417F5"/>
    <w:multiLevelType w:val="multilevel"/>
    <w:tmpl w:val="6B7E380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5BB049C3"/>
    <w:multiLevelType w:val="multilevel"/>
    <w:tmpl w:val="ADB6CAC4"/>
    <w:lvl w:ilvl="0">
      <w:start w:val="1"/>
      <w:numFmt w:val="decimal"/>
      <w:lvlText w:val="%1."/>
      <w:lvlJc w:val="left"/>
      <w:pPr>
        <w:ind w:left="360" w:hanging="360"/>
      </w:pPr>
    </w:lvl>
    <w:lvl w:ilvl="1">
      <w:start w:val="1"/>
      <w:numFmt w:val="decimal"/>
      <w:isLgl/>
      <w:lvlText w:val="%1.%2"/>
      <w:lvlJc w:val="left"/>
      <w:pPr>
        <w:ind w:left="99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75A21716"/>
    <w:multiLevelType w:val="multilevel"/>
    <w:tmpl w:val="DA98968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76E33FF8"/>
    <w:multiLevelType w:val="multilevel"/>
    <w:tmpl w:val="9980698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7E3C08B0"/>
    <w:multiLevelType w:val="multilevel"/>
    <w:tmpl w:val="F4E81E9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7"/>
  </w:num>
  <w:num w:numId="2">
    <w:abstractNumId w:val="9"/>
  </w:num>
  <w:num w:numId="3">
    <w:abstractNumId w:val="1"/>
  </w:num>
  <w:num w:numId="4">
    <w:abstractNumId w:val="6"/>
  </w:num>
  <w:num w:numId="5">
    <w:abstractNumId w:val="0"/>
  </w:num>
  <w:num w:numId="6">
    <w:abstractNumId w:val="3"/>
  </w:num>
  <w:num w:numId="7">
    <w:abstractNumId w:val="5"/>
  </w:num>
  <w:num w:numId="8">
    <w:abstractNumId w:val="8"/>
  </w:num>
  <w:num w:numId="9">
    <w:abstractNumId w:val="11"/>
  </w:num>
  <w:num w:numId="10">
    <w:abstractNumId w:val="4"/>
  </w:num>
  <w:num w:numId="11">
    <w:abstractNumId w:val="12"/>
  </w:num>
  <w:num w:numId="12">
    <w:abstractNumId w:val="10"/>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removePersonalInformatio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 &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29rsp2zv4sxee7e5exbxxr0zwxzvstxzfwdf&quot;&gt;JoVE CARA library&lt;record-ids&gt;&lt;item&gt;64&lt;/item&gt;&lt;item&gt;129&lt;/item&gt;&lt;item&gt;131&lt;/item&gt;&lt;item&gt;247&lt;/item&gt;&lt;item&gt;458&lt;/item&gt;&lt;item&gt;477&lt;/item&gt;&lt;item&gt;503&lt;/item&gt;&lt;item&gt;508&lt;/item&gt;&lt;item&gt;519&lt;/item&gt;&lt;item&gt;544&lt;/item&gt;&lt;item&gt;645&lt;/item&gt;&lt;/record-ids&gt;&lt;/item&gt;&lt;/Libraries&gt;"/>
  </w:docVars>
  <w:rsids>
    <w:rsidRoot w:val="00074C3A"/>
    <w:rsid w:val="00001DBC"/>
    <w:rsid w:val="00005B11"/>
    <w:rsid w:val="000109BF"/>
    <w:rsid w:val="00010C07"/>
    <w:rsid w:val="000118AC"/>
    <w:rsid w:val="00013F36"/>
    <w:rsid w:val="000163E5"/>
    <w:rsid w:val="00016BE3"/>
    <w:rsid w:val="00020B75"/>
    <w:rsid w:val="00022D68"/>
    <w:rsid w:val="000610A5"/>
    <w:rsid w:val="0006124A"/>
    <w:rsid w:val="00070B15"/>
    <w:rsid w:val="00074C3A"/>
    <w:rsid w:val="0008393F"/>
    <w:rsid w:val="0009173F"/>
    <w:rsid w:val="000A1ED0"/>
    <w:rsid w:val="000B280D"/>
    <w:rsid w:val="000B4A0C"/>
    <w:rsid w:val="000C136A"/>
    <w:rsid w:val="000C38E9"/>
    <w:rsid w:val="000C773D"/>
    <w:rsid w:val="000D3295"/>
    <w:rsid w:val="000D3CE4"/>
    <w:rsid w:val="000D5ECB"/>
    <w:rsid w:val="000D6D84"/>
    <w:rsid w:val="000D7036"/>
    <w:rsid w:val="000E334D"/>
    <w:rsid w:val="000E3758"/>
    <w:rsid w:val="000E534C"/>
    <w:rsid w:val="000F34A1"/>
    <w:rsid w:val="000F521A"/>
    <w:rsid w:val="000F7534"/>
    <w:rsid w:val="0010099E"/>
    <w:rsid w:val="00104DB4"/>
    <w:rsid w:val="00105DC6"/>
    <w:rsid w:val="0011176B"/>
    <w:rsid w:val="001257BA"/>
    <w:rsid w:val="00131919"/>
    <w:rsid w:val="0013236B"/>
    <w:rsid w:val="00137FDA"/>
    <w:rsid w:val="00145D72"/>
    <w:rsid w:val="0014628A"/>
    <w:rsid w:val="0015183A"/>
    <w:rsid w:val="001631E3"/>
    <w:rsid w:val="00165ACC"/>
    <w:rsid w:val="001725A5"/>
    <w:rsid w:val="0017569E"/>
    <w:rsid w:val="0018265A"/>
    <w:rsid w:val="00193DA6"/>
    <w:rsid w:val="001A070B"/>
    <w:rsid w:val="001A2729"/>
    <w:rsid w:val="001A4935"/>
    <w:rsid w:val="001B749C"/>
    <w:rsid w:val="001C03B6"/>
    <w:rsid w:val="001C5BFD"/>
    <w:rsid w:val="001C6CAA"/>
    <w:rsid w:val="001C7419"/>
    <w:rsid w:val="001C75DB"/>
    <w:rsid w:val="001F19CC"/>
    <w:rsid w:val="001F273F"/>
    <w:rsid w:val="001F56D2"/>
    <w:rsid w:val="002075BF"/>
    <w:rsid w:val="00213BB0"/>
    <w:rsid w:val="00233486"/>
    <w:rsid w:val="0023468F"/>
    <w:rsid w:val="00235169"/>
    <w:rsid w:val="00262267"/>
    <w:rsid w:val="00267FB5"/>
    <w:rsid w:val="0027172C"/>
    <w:rsid w:val="00294C78"/>
    <w:rsid w:val="00297D07"/>
    <w:rsid w:val="002A0FE0"/>
    <w:rsid w:val="002A3655"/>
    <w:rsid w:val="002A3B4C"/>
    <w:rsid w:val="002A636D"/>
    <w:rsid w:val="002B7802"/>
    <w:rsid w:val="002C0C5C"/>
    <w:rsid w:val="002C722A"/>
    <w:rsid w:val="002D5B79"/>
    <w:rsid w:val="002D5DBE"/>
    <w:rsid w:val="002D7AC8"/>
    <w:rsid w:val="002E4959"/>
    <w:rsid w:val="002F05D9"/>
    <w:rsid w:val="00300B4B"/>
    <w:rsid w:val="00305C99"/>
    <w:rsid w:val="00310A45"/>
    <w:rsid w:val="00315FA9"/>
    <w:rsid w:val="00320A9F"/>
    <w:rsid w:val="00335CD0"/>
    <w:rsid w:val="003507ED"/>
    <w:rsid w:val="0035257A"/>
    <w:rsid w:val="0035348B"/>
    <w:rsid w:val="00354316"/>
    <w:rsid w:val="003605C2"/>
    <w:rsid w:val="00374525"/>
    <w:rsid w:val="00374D72"/>
    <w:rsid w:val="00375A98"/>
    <w:rsid w:val="00380212"/>
    <w:rsid w:val="00386288"/>
    <w:rsid w:val="0039749A"/>
    <w:rsid w:val="003A6E69"/>
    <w:rsid w:val="003B2DE4"/>
    <w:rsid w:val="003B3F1C"/>
    <w:rsid w:val="003B406A"/>
    <w:rsid w:val="003C2B72"/>
    <w:rsid w:val="003C2FC5"/>
    <w:rsid w:val="003C3861"/>
    <w:rsid w:val="003C460B"/>
    <w:rsid w:val="003D4529"/>
    <w:rsid w:val="003E16FD"/>
    <w:rsid w:val="003E23AB"/>
    <w:rsid w:val="003F5806"/>
    <w:rsid w:val="00400EFD"/>
    <w:rsid w:val="00403263"/>
    <w:rsid w:val="0040421D"/>
    <w:rsid w:val="0041041F"/>
    <w:rsid w:val="004105DF"/>
    <w:rsid w:val="004111D7"/>
    <w:rsid w:val="004118B1"/>
    <w:rsid w:val="00411AF1"/>
    <w:rsid w:val="00412D41"/>
    <w:rsid w:val="00417D66"/>
    <w:rsid w:val="0042538A"/>
    <w:rsid w:val="00426E22"/>
    <w:rsid w:val="00427D01"/>
    <w:rsid w:val="00432A29"/>
    <w:rsid w:val="00434D7F"/>
    <w:rsid w:val="004379DC"/>
    <w:rsid w:val="00441F1E"/>
    <w:rsid w:val="004501C5"/>
    <w:rsid w:val="0045036F"/>
    <w:rsid w:val="00452788"/>
    <w:rsid w:val="004554FA"/>
    <w:rsid w:val="00461952"/>
    <w:rsid w:val="00466EBB"/>
    <w:rsid w:val="00470B58"/>
    <w:rsid w:val="00472777"/>
    <w:rsid w:val="00473092"/>
    <w:rsid w:val="0047316D"/>
    <w:rsid w:val="00473896"/>
    <w:rsid w:val="00476A3B"/>
    <w:rsid w:val="0048554D"/>
    <w:rsid w:val="00485784"/>
    <w:rsid w:val="00496841"/>
    <w:rsid w:val="004A2754"/>
    <w:rsid w:val="004A2CDC"/>
    <w:rsid w:val="004B08E6"/>
    <w:rsid w:val="004B2E16"/>
    <w:rsid w:val="004B2E7C"/>
    <w:rsid w:val="004B48AE"/>
    <w:rsid w:val="004B5105"/>
    <w:rsid w:val="004B62E5"/>
    <w:rsid w:val="004C0CC2"/>
    <w:rsid w:val="004C76AB"/>
    <w:rsid w:val="004D41CA"/>
    <w:rsid w:val="004D5BFF"/>
    <w:rsid w:val="004D68CC"/>
    <w:rsid w:val="004E44C8"/>
    <w:rsid w:val="004F0748"/>
    <w:rsid w:val="005004D3"/>
    <w:rsid w:val="005104C3"/>
    <w:rsid w:val="00510B09"/>
    <w:rsid w:val="0051741A"/>
    <w:rsid w:val="00517DDD"/>
    <w:rsid w:val="0052103F"/>
    <w:rsid w:val="00533F63"/>
    <w:rsid w:val="00536B0D"/>
    <w:rsid w:val="00541A0D"/>
    <w:rsid w:val="00543723"/>
    <w:rsid w:val="00545E29"/>
    <w:rsid w:val="00551BA7"/>
    <w:rsid w:val="00552DAB"/>
    <w:rsid w:val="00556043"/>
    <w:rsid w:val="005567F5"/>
    <w:rsid w:val="00561CAB"/>
    <w:rsid w:val="005659A9"/>
    <w:rsid w:val="005830EB"/>
    <w:rsid w:val="00593B4E"/>
    <w:rsid w:val="005A3EAF"/>
    <w:rsid w:val="005A4ED7"/>
    <w:rsid w:val="005A659C"/>
    <w:rsid w:val="005A72D1"/>
    <w:rsid w:val="005A7BDE"/>
    <w:rsid w:val="005A7F32"/>
    <w:rsid w:val="005B40D9"/>
    <w:rsid w:val="005B5575"/>
    <w:rsid w:val="005B69C9"/>
    <w:rsid w:val="005B7297"/>
    <w:rsid w:val="005C18A9"/>
    <w:rsid w:val="005C7349"/>
    <w:rsid w:val="005D0AD5"/>
    <w:rsid w:val="005E1AAC"/>
    <w:rsid w:val="005E384B"/>
    <w:rsid w:val="005E4FBA"/>
    <w:rsid w:val="005E6125"/>
    <w:rsid w:val="005F77DE"/>
    <w:rsid w:val="006102C4"/>
    <w:rsid w:val="00611502"/>
    <w:rsid w:val="00613CFB"/>
    <w:rsid w:val="0062238A"/>
    <w:rsid w:val="006231D0"/>
    <w:rsid w:val="006251D3"/>
    <w:rsid w:val="006302AF"/>
    <w:rsid w:val="0063089E"/>
    <w:rsid w:val="00632EEB"/>
    <w:rsid w:val="006362A3"/>
    <w:rsid w:val="00637F0C"/>
    <w:rsid w:val="006428E0"/>
    <w:rsid w:val="00652C77"/>
    <w:rsid w:val="00656E3E"/>
    <w:rsid w:val="00665DAD"/>
    <w:rsid w:val="00667636"/>
    <w:rsid w:val="006719F5"/>
    <w:rsid w:val="0067204E"/>
    <w:rsid w:val="006734E2"/>
    <w:rsid w:val="00674129"/>
    <w:rsid w:val="00675CC4"/>
    <w:rsid w:val="00676AC2"/>
    <w:rsid w:val="006868BD"/>
    <w:rsid w:val="00691988"/>
    <w:rsid w:val="006A4662"/>
    <w:rsid w:val="006C548E"/>
    <w:rsid w:val="006C59D8"/>
    <w:rsid w:val="006D2899"/>
    <w:rsid w:val="006D362C"/>
    <w:rsid w:val="006E3278"/>
    <w:rsid w:val="006E5D44"/>
    <w:rsid w:val="006E66F9"/>
    <w:rsid w:val="006E6C6B"/>
    <w:rsid w:val="006F2C54"/>
    <w:rsid w:val="006F3ED8"/>
    <w:rsid w:val="006F4BA2"/>
    <w:rsid w:val="006F507A"/>
    <w:rsid w:val="0070159F"/>
    <w:rsid w:val="00701E04"/>
    <w:rsid w:val="00702496"/>
    <w:rsid w:val="00705DDB"/>
    <w:rsid w:val="0070615D"/>
    <w:rsid w:val="00710C00"/>
    <w:rsid w:val="00720FA2"/>
    <w:rsid w:val="00721EA3"/>
    <w:rsid w:val="00724F8B"/>
    <w:rsid w:val="007333FF"/>
    <w:rsid w:val="007346E6"/>
    <w:rsid w:val="00740572"/>
    <w:rsid w:val="00747C6D"/>
    <w:rsid w:val="007527FF"/>
    <w:rsid w:val="00757401"/>
    <w:rsid w:val="0076390C"/>
    <w:rsid w:val="00764A44"/>
    <w:rsid w:val="0076614E"/>
    <w:rsid w:val="00770AA4"/>
    <w:rsid w:val="00776CE1"/>
    <w:rsid w:val="00777DDB"/>
    <w:rsid w:val="0078181A"/>
    <w:rsid w:val="00783199"/>
    <w:rsid w:val="00792AC6"/>
    <w:rsid w:val="007A15E5"/>
    <w:rsid w:val="007A199E"/>
    <w:rsid w:val="007A7EEB"/>
    <w:rsid w:val="007B2B8B"/>
    <w:rsid w:val="007B3773"/>
    <w:rsid w:val="007B4809"/>
    <w:rsid w:val="007B5B86"/>
    <w:rsid w:val="007B7911"/>
    <w:rsid w:val="007C2062"/>
    <w:rsid w:val="007C4173"/>
    <w:rsid w:val="007C5F61"/>
    <w:rsid w:val="007D2442"/>
    <w:rsid w:val="007D4B37"/>
    <w:rsid w:val="007D61B1"/>
    <w:rsid w:val="007D7B81"/>
    <w:rsid w:val="007F191A"/>
    <w:rsid w:val="007F57DB"/>
    <w:rsid w:val="007F6AEB"/>
    <w:rsid w:val="00801051"/>
    <w:rsid w:val="00801500"/>
    <w:rsid w:val="00803D68"/>
    <w:rsid w:val="00804BD2"/>
    <w:rsid w:val="008055DD"/>
    <w:rsid w:val="00810022"/>
    <w:rsid w:val="00810792"/>
    <w:rsid w:val="00812B0B"/>
    <w:rsid w:val="00814980"/>
    <w:rsid w:val="008155D2"/>
    <w:rsid w:val="00815EDC"/>
    <w:rsid w:val="00816AA0"/>
    <w:rsid w:val="008230DF"/>
    <w:rsid w:val="00823D3B"/>
    <w:rsid w:val="008242ED"/>
    <w:rsid w:val="008256AE"/>
    <w:rsid w:val="008423DA"/>
    <w:rsid w:val="00842EC0"/>
    <w:rsid w:val="00850157"/>
    <w:rsid w:val="00851588"/>
    <w:rsid w:val="00851B6F"/>
    <w:rsid w:val="008565A0"/>
    <w:rsid w:val="00857924"/>
    <w:rsid w:val="00857F35"/>
    <w:rsid w:val="0087504C"/>
    <w:rsid w:val="00882E03"/>
    <w:rsid w:val="00887139"/>
    <w:rsid w:val="008909FA"/>
    <w:rsid w:val="00892076"/>
    <w:rsid w:val="008A0A49"/>
    <w:rsid w:val="008C0AF5"/>
    <w:rsid w:val="008C113A"/>
    <w:rsid w:val="008C1AB2"/>
    <w:rsid w:val="008D00CB"/>
    <w:rsid w:val="008E193E"/>
    <w:rsid w:val="008E2F6A"/>
    <w:rsid w:val="008F22A5"/>
    <w:rsid w:val="009041C2"/>
    <w:rsid w:val="00906601"/>
    <w:rsid w:val="0091613A"/>
    <w:rsid w:val="00941C60"/>
    <w:rsid w:val="00944E79"/>
    <w:rsid w:val="009455B9"/>
    <w:rsid w:val="00950B34"/>
    <w:rsid w:val="00962B63"/>
    <w:rsid w:val="00964B92"/>
    <w:rsid w:val="009703CB"/>
    <w:rsid w:val="00985423"/>
    <w:rsid w:val="0098567A"/>
    <w:rsid w:val="00986D51"/>
    <w:rsid w:val="009914E0"/>
    <w:rsid w:val="00993801"/>
    <w:rsid w:val="00996F0C"/>
    <w:rsid w:val="009A1C9A"/>
    <w:rsid w:val="009A2713"/>
    <w:rsid w:val="009A3A25"/>
    <w:rsid w:val="009A4323"/>
    <w:rsid w:val="009B0F76"/>
    <w:rsid w:val="009B7643"/>
    <w:rsid w:val="009C05C4"/>
    <w:rsid w:val="009C6C17"/>
    <w:rsid w:val="009D7D3D"/>
    <w:rsid w:val="009E104B"/>
    <w:rsid w:val="009E483C"/>
    <w:rsid w:val="009E4A50"/>
    <w:rsid w:val="009F06E7"/>
    <w:rsid w:val="009F207E"/>
    <w:rsid w:val="009F287D"/>
    <w:rsid w:val="00A00F02"/>
    <w:rsid w:val="00A0235F"/>
    <w:rsid w:val="00A02375"/>
    <w:rsid w:val="00A05705"/>
    <w:rsid w:val="00A06C80"/>
    <w:rsid w:val="00A13F26"/>
    <w:rsid w:val="00A33C3F"/>
    <w:rsid w:val="00A45EF9"/>
    <w:rsid w:val="00A50718"/>
    <w:rsid w:val="00A51AEC"/>
    <w:rsid w:val="00A5593D"/>
    <w:rsid w:val="00A6406E"/>
    <w:rsid w:val="00A6464F"/>
    <w:rsid w:val="00A7231B"/>
    <w:rsid w:val="00A8021C"/>
    <w:rsid w:val="00A82744"/>
    <w:rsid w:val="00A912F6"/>
    <w:rsid w:val="00A96D34"/>
    <w:rsid w:val="00AA1028"/>
    <w:rsid w:val="00AA43FB"/>
    <w:rsid w:val="00AB0590"/>
    <w:rsid w:val="00AB29B2"/>
    <w:rsid w:val="00AC0176"/>
    <w:rsid w:val="00AC3418"/>
    <w:rsid w:val="00AD0896"/>
    <w:rsid w:val="00AF0633"/>
    <w:rsid w:val="00AF09CE"/>
    <w:rsid w:val="00AF799D"/>
    <w:rsid w:val="00B001D0"/>
    <w:rsid w:val="00B0047E"/>
    <w:rsid w:val="00B00B91"/>
    <w:rsid w:val="00B01CC7"/>
    <w:rsid w:val="00B03424"/>
    <w:rsid w:val="00B046E3"/>
    <w:rsid w:val="00B11E85"/>
    <w:rsid w:val="00B16055"/>
    <w:rsid w:val="00B21060"/>
    <w:rsid w:val="00B249E1"/>
    <w:rsid w:val="00B328B3"/>
    <w:rsid w:val="00B3688A"/>
    <w:rsid w:val="00B43AEB"/>
    <w:rsid w:val="00B44D20"/>
    <w:rsid w:val="00B629FD"/>
    <w:rsid w:val="00B63FB9"/>
    <w:rsid w:val="00B64330"/>
    <w:rsid w:val="00B73752"/>
    <w:rsid w:val="00B758A7"/>
    <w:rsid w:val="00B770EB"/>
    <w:rsid w:val="00B82361"/>
    <w:rsid w:val="00B947D8"/>
    <w:rsid w:val="00B95977"/>
    <w:rsid w:val="00B95F7C"/>
    <w:rsid w:val="00B970C0"/>
    <w:rsid w:val="00BA3E2A"/>
    <w:rsid w:val="00BA7831"/>
    <w:rsid w:val="00BB72CE"/>
    <w:rsid w:val="00BD6692"/>
    <w:rsid w:val="00BD7E78"/>
    <w:rsid w:val="00BE0765"/>
    <w:rsid w:val="00BE2519"/>
    <w:rsid w:val="00BE4F83"/>
    <w:rsid w:val="00BE68E9"/>
    <w:rsid w:val="00BF06DA"/>
    <w:rsid w:val="00BF2E2E"/>
    <w:rsid w:val="00C1151A"/>
    <w:rsid w:val="00C12043"/>
    <w:rsid w:val="00C1467C"/>
    <w:rsid w:val="00C26624"/>
    <w:rsid w:val="00C34913"/>
    <w:rsid w:val="00C359C2"/>
    <w:rsid w:val="00C35D0C"/>
    <w:rsid w:val="00C373AD"/>
    <w:rsid w:val="00C4255D"/>
    <w:rsid w:val="00C4683E"/>
    <w:rsid w:val="00C51F69"/>
    <w:rsid w:val="00C5529E"/>
    <w:rsid w:val="00C624D2"/>
    <w:rsid w:val="00C62AAD"/>
    <w:rsid w:val="00C646AE"/>
    <w:rsid w:val="00C66BF6"/>
    <w:rsid w:val="00C67983"/>
    <w:rsid w:val="00C766C3"/>
    <w:rsid w:val="00C76B24"/>
    <w:rsid w:val="00C80F50"/>
    <w:rsid w:val="00C852FD"/>
    <w:rsid w:val="00C872B8"/>
    <w:rsid w:val="00C8730B"/>
    <w:rsid w:val="00C924F1"/>
    <w:rsid w:val="00C959EA"/>
    <w:rsid w:val="00CA7227"/>
    <w:rsid w:val="00CA7C4D"/>
    <w:rsid w:val="00CB27E1"/>
    <w:rsid w:val="00CC1305"/>
    <w:rsid w:val="00CC2F18"/>
    <w:rsid w:val="00CC42B5"/>
    <w:rsid w:val="00CC7EBF"/>
    <w:rsid w:val="00CD1E7D"/>
    <w:rsid w:val="00CD2DC6"/>
    <w:rsid w:val="00CD642A"/>
    <w:rsid w:val="00CE2C99"/>
    <w:rsid w:val="00D0059F"/>
    <w:rsid w:val="00D1089D"/>
    <w:rsid w:val="00D20DD2"/>
    <w:rsid w:val="00D25601"/>
    <w:rsid w:val="00D2622E"/>
    <w:rsid w:val="00D27295"/>
    <w:rsid w:val="00D328F9"/>
    <w:rsid w:val="00D376AD"/>
    <w:rsid w:val="00D41C30"/>
    <w:rsid w:val="00D4393D"/>
    <w:rsid w:val="00D43EA7"/>
    <w:rsid w:val="00D457B6"/>
    <w:rsid w:val="00D47855"/>
    <w:rsid w:val="00D57A97"/>
    <w:rsid w:val="00D6306C"/>
    <w:rsid w:val="00D63268"/>
    <w:rsid w:val="00D809D9"/>
    <w:rsid w:val="00D82B8D"/>
    <w:rsid w:val="00D83626"/>
    <w:rsid w:val="00D856F8"/>
    <w:rsid w:val="00D90A8B"/>
    <w:rsid w:val="00D94C7B"/>
    <w:rsid w:val="00DB0579"/>
    <w:rsid w:val="00DC1EDF"/>
    <w:rsid w:val="00DC7821"/>
    <w:rsid w:val="00DD0ABE"/>
    <w:rsid w:val="00DD0DBA"/>
    <w:rsid w:val="00DD1D0F"/>
    <w:rsid w:val="00DD7458"/>
    <w:rsid w:val="00DE00CB"/>
    <w:rsid w:val="00DE3474"/>
    <w:rsid w:val="00E0656E"/>
    <w:rsid w:val="00E0659B"/>
    <w:rsid w:val="00E15CCF"/>
    <w:rsid w:val="00E20206"/>
    <w:rsid w:val="00E23489"/>
    <w:rsid w:val="00E25A18"/>
    <w:rsid w:val="00E37370"/>
    <w:rsid w:val="00E41F4C"/>
    <w:rsid w:val="00E60829"/>
    <w:rsid w:val="00E62125"/>
    <w:rsid w:val="00E7705D"/>
    <w:rsid w:val="00E82137"/>
    <w:rsid w:val="00E84D04"/>
    <w:rsid w:val="00E96C65"/>
    <w:rsid w:val="00EA0FED"/>
    <w:rsid w:val="00EA1039"/>
    <w:rsid w:val="00EA33A2"/>
    <w:rsid w:val="00EA7320"/>
    <w:rsid w:val="00EB08CC"/>
    <w:rsid w:val="00EB177D"/>
    <w:rsid w:val="00EC0D22"/>
    <w:rsid w:val="00EC2758"/>
    <w:rsid w:val="00EC5BC4"/>
    <w:rsid w:val="00EC77F5"/>
    <w:rsid w:val="00ED0753"/>
    <w:rsid w:val="00ED717B"/>
    <w:rsid w:val="00ED7475"/>
    <w:rsid w:val="00EE0521"/>
    <w:rsid w:val="00EF7912"/>
    <w:rsid w:val="00EF7E3B"/>
    <w:rsid w:val="00F077FC"/>
    <w:rsid w:val="00F07FD5"/>
    <w:rsid w:val="00F10F00"/>
    <w:rsid w:val="00F12EC2"/>
    <w:rsid w:val="00F20C80"/>
    <w:rsid w:val="00F3128B"/>
    <w:rsid w:val="00F409E8"/>
    <w:rsid w:val="00F41BA1"/>
    <w:rsid w:val="00F56754"/>
    <w:rsid w:val="00F6194B"/>
    <w:rsid w:val="00F661C3"/>
    <w:rsid w:val="00F70DFF"/>
    <w:rsid w:val="00F734F3"/>
    <w:rsid w:val="00F811A3"/>
    <w:rsid w:val="00F834ED"/>
    <w:rsid w:val="00F8412B"/>
    <w:rsid w:val="00F8494D"/>
    <w:rsid w:val="00F86FD2"/>
    <w:rsid w:val="00F937B3"/>
    <w:rsid w:val="00FA0550"/>
    <w:rsid w:val="00FA227E"/>
    <w:rsid w:val="00FA3E1F"/>
    <w:rsid w:val="00FA413A"/>
    <w:rsid w:val="00FA416C"/>
    <w:rsid w:val="00FA54B5"/>
    <w:rsid w:val="00FA7736"/>
    <w:rsid w:val="00FB5B04"/>
    <w:rsid w:val="00FC2ED7"/>
    <w:rsid w:val="00FC461D"/>
    <w:rsid w:val="00FC641F"/>
    <w:rsid w:val="00FD32C7"/>
    <w:rsid w:val="00FE7F1D"/>
    <w:rsid w:val="00FF4F8A"/>
    <w:rsid w:val="00FF568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FEA3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4C3A"/>
    <w:pPr>
      <w:spacing w:after="0" w:line="240" w:lineRule="auto"/>
    </w:pPr>
    <w:rPr>
      <w:rFonts w:ascii="Times New Roman" w:eastAsia="Cambria"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074C3A"/>
    <w:rPr>
      <w:color w:val="0563C1" w:themeColor="hyperlink"/>
      <w:u w:val="single"/>
    </w:rPr>
  </w:style>
  <w:style w:type="paragraph" w:styleId="ListParagraph">
    <w:name w:val="List Paragraph"/>
    <w:basedOn w:val="Normal"/>
    <w:uiPriority w:val="34"/>
    <w:qFormat/>
    <w:rsid w:val="00721EA3"/>
    <w:pPr>
      <w:ind w:left="720"/>
      <w:contextualSpacing/>
    </w:pPr>
  </w:style>
  <w:style w:type="paragraph" w:customStyle="1" w:styleId="EndNoteBibliographyTitle">
    <w:name w:val="EndNote Bibliography Title"/>
    <w:basedOn w:val="Normal"/>
    <w:link w:val="EndNoteBibliographyTitleChar"/>
    <w:rsid w:val="00070B15"/>
    <w:pPr>
      <w:jc w:val="center"/>
    </w:pPr>
    <w:rPr>
      <w:noProof/>
      <w:sz w:val="22"/>
    </w:rPr>
  </w:style>
  <w:style w:type="character" w:customStyle="1" w:styleId="EndNoteBibliographyTitleChar">
    <w:name w:val="EndNote Bibliography Title Char"/>
    <w:basedOn w:val="DefaultParagraphFont"/>
    <w:link w:val="EndNoteBibliographyTitle"/>
    <w:rsid w:val="00070B15"/>
    <w:rPr>
      <w:rFonts w:ascii="Times New Roman" w:eastAsia="Cambria" w:hAnsi="Times New Roman" w:cs="Times New Roman"/>
      <w:noProof/>
      <w:szCs w:val="24"/>
    </w:rPr>
  </w:style>
  <w:style w:type="paragraph" w:customStyle="1" w:styleId="EndNoteBibliography">
    <w:name w:val="EndNote Bibliography"/>
    <w:basedOn w:val="Normal"/>
    <w:link w:val="EndNoteBibliographyChar"/>
    <w:rsid w:val="00070B15"/>
    <w:pPr>
      <w:jc w:val="both"/>
    </w:pPr>
    <w:rPr>
      <w:noProof/>
      <w:sz w:val="22"/>
    </w:rPr>
  </w:style>
  <w:style w:type="character" w:customStyle="1" w:styleId="EndNoteBibliographyChar">
    <w:name w:val="EndNote Bibliography Char"/>
    <w:basedOn w:val="DefaultParagraphFont"/>
    <w:link w:val="EndNoteBibliography"/>
    <w:rsid w:val="00070B15"/>
    <w:rPr>
      <w:rFonts w:ascii="Times New Roman" w:eastAsia="Cambria" w:hAnsi="Times New Roman" w:cs="Times New Roman"/>
      <w:noProof/>
      <w:szCs w:val="24"/>
    </w:rPr>
  </w:style>
  <w:style w:type="paragraph" w:styleId="BalloonText">
    <w:name w:val="Balloon Text"/>
    <w:basedOn w:val="Normal"/>
    <w:link w:val="BalloonTextChar"/>
    <w:uiPriority w:val="99"/>
    <w:semiHidden/>
    <w:unhideWhenUsed/>
    <w:rsid w:val="009041C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041C2"/>
    <w:rPr>
      <w:rFonts w:ascii="Segoe UI" w:eastAsia="Cambria" w:hAnsi="Segoe UI" w:cs="Segoe UI"/>
      <w:sz w:val="18"/>
      <w:szCs w:val="18"/>
    </w:rPr>
  </w:style>
  <w:style w:type="paragraph" w:styleId="Header">
    <w:name w:val="header"/>
    <w:basedOn w:val="Normal"/>
    <w:link w:val="HeaderChar"/>
    <w:uiPriority w:val="99"/>
    <w:unhideWhenUsed/>
    <w:rsid w:val="00776CE1"/>
    <w:pPr>
      <w:tabs>
        <w:tab w:val="center" w:pos="4680"/>
        <w:tab w:val="right" w:pos="9360"/>
      </w:tabs>
    </w:pPr>
  </w:style>
  <w:style w:type="character" w:customStyle="1" w:styleId="HeaderChar">
    <w:name w:val="Header Char"/>
    <w:basedOn w:val="DefaultParagraphFont"/>
    <w:link w:val="Header"/>
    <w:uiPriority w:val="99"/>
    <w:rsid w:val="00776CE1"/>
    <w:rPr>
      <w:rFonts w:ascii="Times New Roman" w:eastAsia="Cambria" w:hAnsi="Times New Roman" w:cs="Times New Roman"/>
      <w:sz w:val="24"/>
      <w:szCs w:val="24"/>
    </w:rPr>
  </w:style>
  <w:style w:type="paragraph" w:styleId="Footer">
    <w:name w:val="footer"/>
    <w:basedOn w:val="Normal"/>
    <w:link w:val="FooterChar"/>
    <w:uiPriority w:val="99"/>
    <w:unhideWhenUsed/>
    <w:rsid w:val="00776CE1"/>
    <w:pPr>
      <w:tabs>
        <w:tab w:val="center" w:pos="4680"/>
        <w:tab w:val="right" w:pos="9360"/>
      </w:tabs>
    </w:pPr>
  </w:style>
  <w:style w:type="character" w:customStyle="1" w:styleId="FooterChar">
    <w:name w:val="Footer Char"/>
    <w:basedOn w:val="DefaultParagraphFont"/>
    <w:link w:val="Footer"/>
    <w:uiPriority w:val="99"/>
    <w:rsid w:val="00776CE1"/>
    <w:rPr>
      <w:rFonts w:ascii="Times New Roman" w:eastAsia="Cambria" w:hAnsi="Times New Roman" w:cs="Times New Roman"/>
      <w:sz w:val="24"/>
      <w:szCs w:val="24"/>
    </w:rPr>
  </w:style>
  <w:style w:type="character" w:styleId="CommentReference">
    <w:name w:val="annotation reference"/>
    <w:basedOn w:val="DefaultParagraphFont"/>
    <w:uiPriority w:val="99"/>
    <w:semiHidden/>
    <w:unhideWhenUsed/>
    <w:rsid w:val="00AD0896"/>
    <w:rPr>
      <w:sz w:val="18"/>
      <w:szCs w:val="18"/>
    </w:rPr>
  </w:style>
  <w:style w:type="paragraph" w:styleId="CommentText">
    <w:name w:val="annotation text"/>
    <w:basedOn w:val="Normal"/>
    <w:link w:val="CommentTextChar"/>
    <w:uiPriority w:val="99"/>
    <w:semiHidden/>
    <w:unhideWhenUsed/>
    <w:rsid w:val="00AD0896"/>
  </w:style>
  <w:style w:type="character" w:customStyle="1" w:styleId="CommentTextChar">
    <w:name w:val="Comment Text Char"/>
    <w:basedOn w:val="DefaultParagraphFont"/>
    <w:link w:val="CommentText"/>
    <w:uiPriority w:val="99"/>
    <w:semiHidden/>
    <w:rsid w:val="00AD0896"/>
    <w:rPr>
      <w:rFonts w:ascii="Times New Roman" w:eastAsia="Cambria"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AD0896"/>
    <w:rPr>
      <w:b/>
      <w:bCs/>
      <w:sz w:val="20"/>
      <w:szCs w:val="20"/>
    </w:rPr>
  </w:style>
  <w:style w:type="character" w:customStyle="1" w:styleId="CommentSubjectChar">
    <w:name w:val="Comment Subject Char"/>
    <w:basedOn w:val="CommentTextChar"/>
    <w:link w:val="CommentSubject"/>
    <w:uiPriority w:val="99"/>
    <w:semiHidden/>
    <w:rsid w:val="00AD0896"/>
    <w:rPr>
      <w:rFonts w:ascii="Times New Roman" w:eastAsia="Cambria" w:hAnsi="Times New Roman" w:cs="Times New Roman"/>
      <w:b/>
      <w:bCs/>
      <w:sz w:val="20"/>
      <w:szCs w:val="20"/>
    </w:rPr>
  </w:style>
  <w:style w:type="character" w:styleId="LineNumber">
    <w:name w:val="line number"/>
    <w:basedOn w:val="DefaultParagraphFont"/>
    <w:uiPriority w:val="99"/>
    <w:semiHidden/>
    <w:unhideWhenUsed/>
    <w:rsid w:val="00434D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67141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DA63DF-A62E-441D-A53D-F8C882882B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9089</Words>
  <Characters>51808</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07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6-02-25T18:02:00Z</cp:lastPrinted>
  <dcterms:created xsi:type="dcterms:W3CDTF">2016-05-10T23:15:00Z</dcterms:created>
  <dcterms:modified xsi:type="dcterms:W3CDTF">2016-05-10T23:25:00Z</dcterms:modified>
</cp:coreProperties>
</file>